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66BCF4" w14:textId="77777777" w:rsidR="00C46007" w:rsidRDefault="00C46007" w:rsidP="00AB58D5">
      <w:r>
        <w:fldChar w:fldCharType="begin">
          <w:fldData xml:space="preserve">Njwvdm9sdW1lPjxrZXl3b3Jkcz48a2V5d29yZD5kaWdpdGFsIGJyZWFzdCB0b21vc3ludGhlc2lz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</w:fldData>
        </w:fldChar>
      </w:r>
      <w:r>
        <w:instrText xml:space="preserve"> ADDIN EN.CITE </w:instrText>
      </w:r>
      <w:r>
        <w:fldChar w:fldCharType="begin">
          <w:fldData xml:space="preserve">PEVuZE5vdGU+PENpdGU+PEF1dGhvcj5BbGFraHJhczwvQXV0aG9yPjxZZWFyPjIwMTQ8L1llYXI+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==
</w:fldData>
        </w:fldChar>
      </w:r>
      <w:r>
        <w:instrText xml:space="preserve"> ADDIN EN.CITE.DATA </w:instrText>
      </w:r>
      <w:r>
        <w:fldChar w:fldCharType="end"/>
      </w:r>
      <w:r>
        <w:fldChar w:fldCharType="begin">
          <w:fldData xml:space="preserve">ZD48L0NpdGU+PENpdGU+PEF1dGhvcj5Iw6VrYW5zc29uPC9BdXRob3I+PFllYXI+MjAxMDwvWWVh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==
</w:fldData>
        </w:fldChar>
      </w:r>
      <w:r>
        <w:instrText xml:space="preserve"> ADDIN EN.CITE.DATA </w:instrText>
      </w:r>
      <w:r>
        <w:fldChar w:fldCharType="end"/>
      </w:r>
      <w:r>
        <w:fldChar w:fldCharType="begin">
          <w:fldData xml:space="preserve">aWduLWtleXM+PHJlZi10eXBlIG5hbWU9IkpvdXJuYWwgQXJ0aWNsZSI+MTc8L3JlZi10eXBlPjxj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==
</w:fldData>
        </w:fldChar>
      </w:r>
      <w:r>
        <w:instrText xml:space="preserve"> ADDIN EN.CITE.DATA </w:instrText>
      </w:r>
      <w:r>
        <w:fldChar w:fldCharType="end"/>
      </w:r>
      <w:r>
        <w:fldChar w:fldCharType="begin">
          <w:fldData xml:space="preserve">dGxlPk1lZGljYWwgUGh5c2ljczwvZnVsbC10aXRsZT48L3BlcmlvZGljYWw+PHBhZ2VzPjAyMTkw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==
</w:fldData>
        </w:fldChar>
      </w:r>
      <w:r>
        <w:instrText xml:space="preserve"> ADDIN EN.CITE.DATA </w:instrText>
      </w:r>
      <w:r>
        <w:fldChar w:fldCharType="end"/>
      </w:r>
      <w:r>
        <w:fldChar w:fldCharType="begin">
          <w:fldData xml:space="preserve">Njwvdm9sdW1lPjxrZXl3b3Jkcz48a2V5d29yZD5kaWdpdGFsIGJyZWFzdCB0b21vc3ludGhlc2lz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</w:fldData>
        </w:fldChar>
      </w:r>
      <w:r>
        <w:instrText xml:space="preserve"> ADDIN EN.CITE.DATA </w:instrText>
      </w:r>
      <w:r>
        <w:fldChar w:fldCharType="end"/>
      </w:r>
      <w:r>
        <w:fldChar w:fldCharType="separate"/>
      </w:r>
      <w:r w:rsidRPr="00C46007">
        <w:rPr>
          <w:noProof/>
          <w:vertAlign w:val="superscript"/>
        </w:rPr>
        <w:t>1-96</w:t>
      </w:r>
      <w:r>
        <w:fldChar w:fldCharType="end"/>
      </w:r>
    </w:p>
    <w:p w14:paraId="36634EE5" w14:textId="6C106239" w:rsidR="00C46007" w:rsidRDefault="00C46007" w:rsidP="00C46007">
      <w:pPr>
        <w:pStyle w:val="Heading1"/>
      </w:pPr>
      <w:bookmarkStart w:id="0" w:name="_GoBack"/>
      <w:bookmarkEnd w:id="0"/>
      <w:r>
        <w:t>JAFROC applications</w:t>
      </w:r>
    </w:p>
    <w:p w14:paraId="05A547C6" w14:textId="77777777" w:rsidR="00C46007" w:rsidRPr="00C46007" w:rsidRDefault="00C46007" w:rsidP="00C46007">
      <w:pPr>
        <w:pStyle w:val="EndNoteBibliography"/>
        <w:ind w:left="720" w:hanging="720"/>
        <w:rPr>
          <w:noProof/>
        </w:rPr>
      </w:pPr>
      <w:r>
        <w:fldChar w:fldCharType="begin"/>
      </w:r>
      <w:r>
        <w:instrText xml:space="preserve"> ADDIN EN.REFLIST </w:instrText>
      </w:r>
      <w:r>
        <w:fldChar w:fldCharType="separate"/>
      </w:r>
      <w:r w:rsidRPr="00C46007">
        <w:rPr>
          <w:noProof/>
        </w:rPr>
        <w:t>1.</w:t>
      </w:r>
      <w:r w:rsidRPr="00C46007">
        <w:rPr>
          <w:noProof/>
        </w:rPr>
        <w:tab/>
        <w:t>Alakhras MM, Brennan PC, Rickard M, Bourne R, Mello-Thoms C. Effect of radiologists’ experience on breast cancer detection and localization using digital breast tomosynthesis. 2014.</w:t>
      </w:r>
    </w:p>
    <w:p w14:paraId="59DEEE60" w14:textId="77777777" w:rsidR="00C46007" w:rsidRPr="00C46007" w:rsidRDefault="00C46007" w:rsidP="00C46007">
      <w:pPr>
        <w:pStyle w:val="EndNoteBibliography"/>
        <w:ind w:left="720" w:hanging="720"/>
        <w:rPr>
          <w:noProof/>
        </w:rPr>
      </w:pPr>
      <w:r w:rsidRPr="00C46007">
        <w:rPr>
          <w:noProof/>
        </w:rPr>
        <w:t>2.</w:t>
      </w:r>
      <w:r w:rsidRPr="00C46007">
        <w:rPr>
          <w:noProof/>
        </w:rPr>
        <w:tab/>
        <w:t xml:space="preserve">Asplund S, Johnsson Aa, Vikgren J, Svalkvist A, Boijsen M, Fisichella V, Flinck A, Wiksell A, Ivarsson J, Rystedt H, Månsson LG, Kheddache S, Båth M. Learning aspects and potential pitfalls regarding detection of pulmonary nodules in chest tomosynthesis and proposed related quality criteria. </w:t>
      </w:r>
      <w:r w:rsidRPr="00C46007">
        <w:rPr>
          <w:i/>
          <w:noProof/>
        </w:rPr>
        <w:t xml:space="preserve">Acta radiologica (Stockholm, Sweden : 1987). </w:t>
      </w:r>
      <w:r w:rsidRPr="00C46007">
        <w:rPr>
          <w:noProof/>
        </w:rPr>
        <w:t>2011;52(5):503-512.</w:t>
      </w:r>
    </w:p>
    <w:p w14:paraId="3AA7BAA1" w14:textId="77777777" w:rsidR="00C46007" w:rsidRPr="00C46007" w:rsidRDefault="00C46007" w:rsidP="00C46007">
      <w:pPr>
        <w:pStyle w:val="EndNoteBibliography"/>
        <w:ind w:left="720" w:hanging="720"/>
        <w:rPr>
          <w:noProof/>
        </w:rPr>
      </w:pPr>
      <w:r w:rsidRPr="00C46007">
        <w:rPr>
          <w:noProof/>
        </w:rPr>
        <w:t>3.</w:t>
      </w:r>
      <w:r w:rsidRPr="00C46007">
        <w:rPr>
          <w:noProof/>
        </w:rPr>
        <w:tab/>
        <w:t xml:space="preserve">Banik S, Rangayyan RM, Desautels JEL. Detection of architectural distortion in prior mammograms. </w:t>
      </w:r>
      <w:r w:rsidRPr="00C46007">
        <w:rPr>
          <w:i/>
          <w:noProof/>
        </w:rPr>
        <w:t xml:space="preserve">IEEE transactions on medical imaging. </w:t>
      </w:r>
      <w:r w:rsidRPr="00C46007">
        <w:rPr>
          <w:noProof/>
        </w:rPr>
        <w:t>2011;30(2):279-294.</w:t>
      </w:r>
    </w:p>
    <w:p w14:paraId="1CB0F8FD" w14:textId="77777777" w:rsidR="00C46007" w:rsidRPr="00C46007" w:rsidRDefault="00C46007" w:rsidP="00C46007">
      <w:pPr>
        <w:pStyle w:val="EndNoteBibliography"/>
        <w:ind w:left="720" w:hanging="720"/>
        <w:rPr>
          <w:noProof/>
        </w:rPr>
      </w:pPr>
      <w:r w:rsidRPr="00C46007">
        <w:rPr>
          <w:noProof/>
        </w:rPr>
        <w:t>4.</w:t>
      </w:r>
      <w:r w:rsidRPr="00C46007">
        <w:rPr>
          <w:noProof/>
        </w:rPr>
        <w:tab/>
        <w:t>Bensler S, Patak MA, Allmen GV, Vock P. Endoleak Detection with CT Angiography in an Abdominal Aortic Aneurysm Phantom : Effect of Tube Energy , Simulated Patient Size , and Physical Properties of Methods : Results : Conclusion. 2009;251(2).</w:t>
      </w:r>
    </w:p>
    <w:p w14:paraId="36FA145A" w14:textId="77777777" w:rsidR="00C46007" w:rsidRPr="00C46007" w:rsidRDefault="00C46007" w:rsidP="00C46007">
      <w:pPr>
        <w:pStyle w:val="EndNoteBibliography"/>
        <w:ind w:left="720" w:hanging="720"/>
        <w:rPr>
          <w:noProof/>
        </w:rPr>
      </w:pPr>
      <w:r w:rsidRPr="00C46007">
        <w:rPr>
          <w:noProof/>
        </w:rPr>
        <w:t>5.</w:t>
      </w:r>
      <w:r w:rsidRPr="00C46007">
        <w:rPr>
          <w:noProof/>
        </w:rPr>
        <w:tab/>
        <w:t xml:space="preserve">Brennan PC, Ryan J, Evanoff M, Toomey R, O'Beirne A, Manning D, Chakraborty DP, McEntee M. The impact of acoustic noise found within clinical departments on radiology performance. </w:t>
      </w:r>
      <w:r w:rsidRPr="00C46007">
        <w:rPr>
          <w:i/>
          <w:noProof/>
        </w:rPr>
        <w:t xml:space="preserve">Academic radiology. </w:t>
      </w:r>
      <w:r w:rsidRPr="00C46007">
        <w:rPr>
          <w:noProof/>
        </w:rPr>
        <w:t>2008;15(4):472-476.</w:t>
      </w:r>
    </w:p>
    <w:p w14:paraId="2FB5AF0F" w14:textId="77777777" w:rsidR="00C46007" w:rsidRPr="00C46007" w:rsidRDefault="00C46007" w:rsidP="00C46007">
      <w:pPr>
        <w:pStyle w:val="EndNoteBibliography"/>
        <w:ind w:left="720" w:hanging="720"/>
        <w:rPr>
          <w:noProof/>
        </w:rPr>
      </w:pPr>
      <w:r w:rsidRPr="00C46007">
        <w:rPr>
          <w:noProof/>
        </w:rPr>
        <w:t>6.</w:t>
      </w:r>
      <w:r w:rsidRPr="00C46007">
        <w:rPr>
          <w:noProof/>
        </w:rPr>
        <w:tab/>
        <w:t xml:space="preserve">Brown MS, Goldin JG, Rogers S, Kim HJ, Suh RD, McNitt-Gray MF, Shah SK, Truong D, Brown K, Sayre JW, Gjertson DW, Batra P, Aberle DR. Computer-aided lung nodule detection in CT: results of large-scale observer test. </w:t>
      </w:r>
      <w:r w:rsidRPr="00C46007">
        <w:rPr>
          <w:i/>
          <w:noProof/>
        </w:rPr>
        <w:t xml:space="preserve">Academic radiology. </w:t>
      </w:r>
      <w:r w:rsidRPr="00C46007">
        <w:rPr>
          <w:noProof/>
        </w:rPr>
        <w:t>2005;12(6):681-686.</w:t>
      </w:r>
    </w:p>
    <w:p w14:paraId="42CC2E0C" w14:textId="77777777" w:rsidR="00C46007" w:rsidRPr="00C46007" w:rsidRDefault="00C46007" w:rsidP="00C46007">
      <w:pPr>
        <w:pStyle w:val="EndNoteBibliography"/>
        <w:ind w:left="720" w:hanging="720"/>
        <w:rPr>
          <w:noProof/>
        </w:rPr>
      </w:pPr>
      <w:r w:rsidRPr="00C46007">
        <w:rPr>
          <w:noProof/>
        </w:rPr>
        <w:t>7.</w:t>
      </w:r>
      <w:r w:rsidRPr="00C46007">
        <w:rPr>
          <w:noProof/>
        </w:rPr>
        <w:tab/>
        <w:t xml:space="preserve">Bruegel M, Gaa J, Waldt S, Woertler K, Holzapfel K, Kiefer B, Rummeny EJ. Diagnosis of hepatic metastasis: comparison of respiration-triggered diffusion-weighted echo-planar MRI and five t2-weighted turbo spin-echo sequences. </w:t>
      </w:r>
      <w:r w:rsidRPr="00C46007">
        <w:rPr>
          <w:i/>
          <w:noProof/>
        </w:rPr>
        <w:t xml:space="preserve">AJR. American journal of roentgenology. </w:t>
      </w:r>
      <w:r w:rsidRPr="00C46007">
        <w:rPr>
          <w:noProof/>
        </w:rPr>
        <w:t>2008;191(5):1421-1429.</w:t>
      </w:r>
    </w:p>
    <w:p w14:paraId="00D9A842" w14:textId="77777777" w:rsidR="00C46007" w:rsidRPr="00C46007" w:rsidRDefault="00C46007" w:rsidP="00C46007">
      <w:pPr>
        <w:pStyle w:val="EndNoteBibliography"/>
        <w:ind w:left="720" w:hanging="720"/>
        <w:rPr>
          <w:noProof/>
        </w:rPr>
      </w:pPr>
      <w:r w:rsidRPr="00C46007">
        <w:rPr>
          <w:noProof/>
        </w:rPr>
        <w:t>8.</w:t>
      </w:r>
      <w:r w:rsidRPr="00C46007">
        <w:rPr>
          <w:noProof/>
        </w:rPr>
        <w:tab/>
        <w:t xml:space="preserve">Coxson HO, Baile EM, King GG, Mayo JR. Diagnosis of subsegmental pulmonary emboli: a multi-center study using a porcine model. </w:t>
      </w:r>
      <w:r w:rsidRPr="00C46007">
        <w:rPr>
          <w:i/>
          <w:noProof/>
        </w:rPr>
        <w:t xml:space="preserve">Journal of thoracic imaging. </w:t>
      </w:r>
      <w:r w:rsidRPr="00C46007">
        <w:rPr>
          <w:noProof/>
        </w:rPr>
        <w:t>2005;20(1):24-31.</w:t>
      </w:r>
    </w:p>
    <w:p w14:paraId="4CA73316" w14:textId="77777777" w:rsidR="00C46007" w:rsidRPr="00C46007" w:rsidRDefault="00C46007" w:rsidP="00C46007">
      <w:pPr>
        <w:pStyle w:val="EndNoteBibliography"/>
        <w:ind w:left="720" w:hanging="720"/>
        <w:rPr>
          <w:noProof/>
        </w:rPr>
      </w:pPr>
      <w:r w:rsidRPr="00C46007">
        <w:rPr>
          <w:noProof/>
        </w:rPr>
        <w:t>9.</w:t>
      </w:r>
      <w:r w:rsidRPr="00C46007">
        <w:rPr>
          <w:noProof/>
        </w:rPr>
        <w:tab/>
        <w:t xml:space="preserve">Darwesh RM, Shin E, Morgan PS, Perkins AC. Improved visualization of perfusion defects by respiratory-gated SPECT: a phantom simulation study. </w:t>
      </w:r>
      <w:r w:rsidRPr="00C46007">
        <w:rPr>
          <w:i/>
          <w:noProof/>
        </w:rPr>
        <w:t xml:space="preserve">Nuclear medicine communications. </w:t>
      </w:r>
      <w:r w:rsidRPr="00C46007">
        <w:rPr>
          <w:noProof/>
        </w:rPr>
        <w:t>2014;35(2):189-196.</w:t>
      </w:r>
    </w:p>
    <w:p w14:paraId="499D2B04" w14:textId="77777777" w:rsidR="00C46007" w:rsidRPr="00C46007" w:rsidRDefault="00C46007" w:rsidP="00C46007">
      <w:pPr>
        <w:pStyle w:val="EndNoteBibliography"/>
        <w:ind w:left="720" w:hanging="720"/>
        <w:rPr>
          <w:noProof/>
        </w:rPr>
      </w:pPr>
      <w:r w:rsidRPr="00C46007">
        <w:rPr>
          <w:noProof/>
        </w:rPr>
        <w:t>10.</w:t>
      </w:r>
      <w:r w:rsidRPr="00C46007">
        <w:rPr>
          <w:noProof/>
        </w:rPr>
        <w:tab/>
        <w:t xml:space="preserve">de Hoop B, De Boo DW, Gietema HA, van Hoorn F, Mearadji B, Schijf L, van Ginneken B, Prokop M, Schaefer-Prokop C. Computer-aided detection of lung cancer on chest radiographs: effect on observer performance. </w:t>
      </w:r>
      <w:r w:rsidRPr="00C46007">
        <w:rPr>
          <w:i/>
          <w:noProof/>
        </w:rPr>
        <w:t xml:space="preserve">Radiology. </w:t>
      </w:r>
      <w:r w:rsidRPr="00C46007">
        <w:rPr>
          <w:noProof/>
        </w:rPr>
        <w:t>2010;257(2):532-532.</w:t>
      </w:r>
    </w:p>
    <w:p w14:paraId="2581BD8C" w14:textId="77777777" w:rsidR="00C46007" w:rsidRPr="00C46007" w:rsidRDefault="00C46007" w:rsidP="00C46007">
      <w:pPr>
        <w:pStyle w:val="EndNoteBibliography"/>
        <w:ind w:left="720" w:hanging="720"/>
        <w:rPr>
          <w:noProof/>
        </w:rPr>
      </w:pPr>
      <w:r w:rsidRPr="00C46007">
        <w:rPr>
          <w:noProof/>
        </w:rPr>
        <w:t>11.</w:t>
      </w:r>
      <w:r w:rsidRPr="00C46007">
        <w:rPr>
          <w:noProof/>
        </w:rPr>
        <w:tab/>
        <w:t xml:space="preserve">Di Martino M, De Filippis G, De Santis A, Geiger D, Del Monte M, Lombardo CV, Rossi M, Corradini SG, Mennini G, Catalano C. Hepatocellular carcinoma in cirrhotic patients: prospective comparison of US, CT and MR imaging. </w:t>
      </w:r>
      <w:r w:rsidRPr="00C46007">
        <w:rPr>
          <w:i/>
          <w:noProof/>
        </w:rPr>
        <w:t xml:space="preserve">European radiology. </w:t>
      </w:r>
      <w:r w:rsidRPr="00C46007">
        <w:rPr>
          <w:noProof/>
        </w:rPr>
        <w:t>2013;23(4):887-896.</w:t>
      </w:r>
    </w:p>
    <w:p w14:paraId="7960FBA7" w14:textId="77777777" w:rsidR="00C46007" w:rsidRPr="00C46007" w:rsidRDefault="00C46007" w:rsidP="00C46007">
      <w:pPr>
        <w:pStyle w:val="EndNoteBibliography"/>
        <w:ind w:left="720" w:hanging="720"/>
        <w:rPr>
          <w:noProof/>
        </w:rPr>
      </w:pPr>
      <w:r w:rsidRPr="00C46007">
        <w:rPr>
          <w:noProof/>
        </w:rPr>
        <w:t>12.</w:t>
      </w:r>
      <w:r w:rsidRPr="00C46007">
        <w:rPr>
          <w:noProof/>
        </w:rPr>
        <w:tab/>
        <w:t xml:space="preserve">Dobeli KL, Lewis SJ, Meikle SR, Thiele DL, Brennan PC. Noise-reducing algorithms do not necessarily provide superior dose optimisation for hepatic lesion detection with multidetector CT. </w:t>
      </w:r>
      <w:r w:rsidRPr="00C46007">
        <w:rPr>
          <w:i/>
          <w:noProof/>
        </w:rPr>
        <w:t xml:space="preserve">The British journal of radiology. </w:t>
      </w:r>
      <w:r w:rsidRPr="00C46007">
        <w:rPr>
          <w:noProof/>
        </w:rPr>
        <w:t>2013;86(1023):20120500-20120500.</w:t>
      </w:r>
    </w:p>
    <w:p w14:paraId="46BB702D" w14:textId="77777777" w:rsidR="00C46007" w:rsidRPr="00C46007" w:rsidRDefault="00C46007" w:rsidP="00C46007">
      <w:pPr>
        <w:pStyle w:val="EndNoteBibliography"/>
        <w:ind w:left="720" w:hanging="720"/>
        <w:rPr>
          <w:noProof/>
        </w:rPr>
      </w:pPr>
      <w:r w:rsidRPr="00C46007">
        <w:rPr>
          <w:noProof/>
        </w:rPr>
        <w:t>13.</w:t>
      </w:r>
      <w:r w:rsidRPr="00C46007">
        <w:rPr>
          <w:noProof/>
        </w:rPr>
        <w:tab/>
        <w:t xml:space="preserve">Donovan T, Litchfield D. Looking for Cancer: Expertise Related Differences in Searching and Decision Making. </w:t>
      </w:r>
      <w:r w:rsidRPr="00C46007">
        <w:rPr>
          <w:i/>
          <w:noProof/>
        </w:rPr>
        <w:t xml:space="preserve">Applied Cognitive Psychology. </w:t>
      </w:r>
      <w:r w:rsidRPr="00C46007">
        <w:rPr>
          <w:noProof/>
        </w:rPr>
        <w:t>2013;27(1):43-49.</w:t>
      </w:r>
    </w:p>
    <w:p w14:paraId="537738D5" w14:textId="77777777" w:rsidR="00C46007" w:rsidRPr="00C46007" w:rsidRDefault="00C46007" w:rsidP="00C46007">
      <w:pPr>
        <w:pStyle w:val="EndNoteBibliography"/>
        <w:ind w:left="720" w:hanging="720"/>
        <w:rPr>
          <w:noProof/>
        </w:rPr>
      </w:pPr>
      <w:r w:rsidRPr="00C46007">
        <w:rPr>
          <w:noProof/>
        </w:rPr>
        <w:t>14.</w:t>
      </w:r>
      <w:r w:rsidRPr="00C46007">
        <w:rPr>
          <w:noProof/>
        </w:rPr>
        <w:tab/>
        <w:t xml:space="preserve">Euler a, Heye T, Kekelidze M, Bongartz G, Szucs-Farkas Z, Sommer C, Schmidt B, Schindera ST. Assessment of image quality and low-contrast detectability in abdominal CT of obese patients: comparison of a novel integrated circuit with a conventional discrete circuit detector at different tube voltages. </w:t>
      </w:r>
      <w:r w:rsidRPr="00C46007">
        <w:rPr>
          <w:i/>
          <w:noProof/>
        </w:rPr>
        <w:t xml:space="preserve">European radiology. </w:t>
      </w:r>
      <w:r w:rsidRPr="00C46007">
        <w:rPr>
          <w:noProof/>
        </w:rPr>
        <w:t>2014.</w:t>
      </w:r>
    </w:p>
    <w:p w14:paraId="41C67095" w14:textId="77777777" w:rsidR="00C46007" w:rsidRPr="00C46007" w:rsidRDefault="00C46007" w:rsidP="00C46007">
      <w:pPr>
        <w:pStyle w:val="EndNoteBibliography"/>
        <w:ind w:left="720" w:hanging="720"/>
        <w:rPr>
          <w:noProof/>
        </w:rPr>
      </w:pPr>
      <w:r w:rsidRPr="00C46007">
        <w:rPr>
          <w:noProof/>
        </w:rPr>
        <w:t>15.</w:t>
      </w:r>
      <w:r w:rsidRPr="00C46007">
        <w:rPr>
          <w:noProof/>
        </w:rPr>
        <w:tab/>
        <w:t xml:space="preserve">Fisichella Va, Jäderling F, Horvath S, Stotzer PO, Kilander a, Båth M, Hellström M. Computer-aided detection (CAD) as a second reader using perspective filet view at CT colonography: effect on performance of inexperienced readers. </w:t>
      </w:r>
      <w:r w:rsidRPr="00C46007">
        <w:rPr>
          <w:i/>
          <w:noProof/>
        </w:rPr>
        <w:t xml:space="preserve">Clinical radiology. </w:t>
      </w:r>
      <w:r w:rsidRPr="00C46007">
        <w:rPr>
          <w:noProof/>
        </w:rPr>
        <w:t>2009;64(10):972-982.</w:t>
      </w:r>
    </w:p>
    <w:p w14:paraId="67FD0D5C" w14:textId="77777777" w:rsidR="00C46007" w:rsidRPr="00C46007" w:rsidRDefault="00C46007" w:rsidP="00C46007">
      <w:pPr>
        <w:pStyle w:val="EndNoteBibliography"/>
        <w:ind w:left="720" w:hanging="720"/>
        <w:rPr>
          <w:noProof/>
        </w:rPr>
      </w:pPr>
      <w:r w:rsidRPr="00C46007">
        <w:rPr>
          <w:noProof/>
        </w:rPr>
        <w:t>16.</w:t>
      </w:r>
      <w:r w:rsidRPr="00C46007">
        <w:rPr>
          <w:noProof/>
        </w:rPr>
        <w:tab/>
        <w:t xml:space="preserve">Ge J, Sahiner B, Hadjiiski LM, Chan H-P, Wei J, Helvie Ma, Zhou C. Computer aided detection of clusters of microcalcifications on full field digital mammograms. </w:t>
      </w:r>
      <w:r w:rsidRPr="00C46007">
        <w:rPr>
          <w:i/>
          <w:noProof/>
        </w:rPr>
        <w:t xml:space="preserve">Medical Physics. </w:t>
      </w:r>
      <w:r w:rsidRPr="00C46007">
        <w:rPr>
          <w:noProof/>
        </w:rPr>
        <w:t>2006;33(8):2975-2975.</w:t>
      </w:r>
    </w:p>
    <w:p w14:paraId="168E41DD" w14:textId="77777777" w:rsidR="00C46007" w:rsidRPr="00C46007" w:rsidRDefault="00C46007" w:rsidP="00C46007">
      <w:pPr>
        <w:pStyle w:val="EndNoteBibliography"/>
        <w:ind w:left="720" w:hanging="720"/>
        <w:rPr>
          <w:noProof/>
        </w:rPr>
      </w:pPr>
      <w:r w:rsidRPr="00C46007">
        <w:rPr>
          <w:noProof/>
        </w:rPr>
        <w:lastRenderedPageBreak/>
        <w:t>17.</w:t>
      </w:r>
      <w:r w:rsidRPr="00C46007">
        <w:rPr>
          <w:noProof/>
        </w:rPr>
        <w:tab/>
        <w:t xml:space="preserve">Goo JM, Kim HY, Lee JW, Lee HJ, Lee CH, Lee KW, Kim TJ, Lim KY, Park SH, Bae KT. Is the computer-aided detection scheme for lung nodule also useful in detecting lung cancer? </w:t>
      </w:r>
      <w:r w:rsidRPr="00C46007">
        <w:rPr>
          <w:i/>
          <w:noProof/>
        </w:rPr>
        <w:t xml:space="preserve">Journal of computer assisted tomography. </w:t>
      </w:r>
      <w:r w:rsidRPr="00C46007">
        <w:rPr>
          <w:noProof/>
        </w:rPr>
        <w:t>2008;32(4):570-575.</w:t>
      </w:r>
    </w:p>
    <w:p w14:paraId="4D132E24" w14:textId="77777777" w:rsidR="00C46007" w:rsidRPr="00C46007" w:rsidRDefault="00C46007" w:rsidP="00C46007">
      <w:pPr>
        <w:pStyle w:val="EndNoteBibliography"/>
        <w:ind w:left="720" w:hanging="720"/>
        <w:rPr>
          <w:noProof/>
        </w:rPr>
      </w:pPr>
      <w:r w:rsidRPr="00C46007">
        <w:rPr>
          <w:noProof/>
        </w:rPr>
        <w:t>18.</w:t>
      </w:r>
      <w:r w:rsidRPr="00C46007">
        <w:rPr>
          <w:noProof/>
        </w:rPr>
        <w:tab/>
        <w:t xml:space="preserve">Good WF, Abrams GS, Catullo VJ, Chough DM, Ganott Ma, Hakim CM, Gur D. Digital breast tomosynthesis: a pilot observer study. </w:t>
      </w:r>
      <w:r w:rsidRPr="00C46007">
        <w:rPr>
          <w:i/>
          <w:noProof/>
        </w:rPr>
        <w:t xml:space="preserve">AJR. American journal of roentgenology. </w:t>
      </w:r>
      <w:r w:rsidRPr="00C46007">
        <w:rPr>
          <w:noProof/>
        </w:rPr>
        <w:t>2008;190(4):865-869.</w:t>
      </w:r>
    </w:p>
    <w:p w14:paraId="5D94F333" w14:textId="77777777" w:rsidR="00C46007" w:rsidRPr="00C46007" w:rsidRDefault="00C46007" w:rsidP="00C46007">
      <w:pPr>
        <w:pStyle w:val="EndNoteBibliography"/>
        <w:ind w:left="720" w:hanging="720"/>
        <w:rPr>
          <w:noProof/>
        </w:rPr>
      </w:pPr>
      <w:r w:rsidRPr="00C46007">
        <w:rPr>
          <w:noProof/>
        </w:rPr>
        <w:t>19.</w:t>
      </w:r>
      <w:r w:rsidRPr="00C46007">
        <w:rPr>
          <w:noProof/>
        </w:rPr>
        <w:tab/>
        <w:t xml:space="preserve">Håkansson M, Svensson S, Zachrisson S, Svalkvist A, Båth M, Månsson LG. VIEWDEX: an efficient and easy-to-use software for observer performance studies. </w:t>
      </w:r>
      <w:r w:rsidRPr="00C46007">
        <w:rPr>
          <w:i/>
          <w:noProof/>
        </w:rPr>
        <w:t xml:space="preserve">Radiation protection dosimetry. </w:t>
      </w:r>
      <w:r w:rsidRPr="00C46007">
        <w:rPr>
          <w:noProof/>
        </w:rPr>
        <w:t>2010;139(1-3):42-51.</w:t>
      </w:r>
    </w:p>
    <w:p w14:paraId="68DF8221" w14:textId="77777777" w:rsidR="00C46007" w:rsidRPr="00C46007" w:rsidRDefault="00C46007" w:rsidP="00C46007">
      <w:pPr>
        <w:pStyle w:val="EndNoteBibliography"/>
        <w:ind w:left="720" w:hanging="720"/>
        <w:rPr>
          <w:noProof/>
        </w:rPr>
      </w:pPr>
      <w:r w:rsidRPr="00C46007">
        <w:rPr>
          <w:noProof/>
        </w:rPr>
        <w:t>20.</w:t>
      </w:r>
      <w:r w:rsidRPr="00C46007">
        <w:rPr>
          <w:noProof/>
        </w:rPr>
        <w:tab/>
        <w:t xml:space="preserve">Hirose T, Nitta N, Shiraishi J, Nagatani Y, Takahashi M, Murata K. Evaluation of computer-aided diagnosis (CAD) software for the detection of lung nodules on multidetector row computed tomography (MDCT): JAFROC study for the improvement in radiologists' diagnostic accuracy. </w:t>
      </w:r>
      <w:r w:rsidRPr="00C46007">
        <w:rPr>
          <w:i/>
          <w:noProof/>
        </w:rPr>
        <w:t xml:space="preserve">Academic radiology. </w:t>
      </w:r>
      <w:r w:rsidRPr="00C46007">
        <w:rPr>
          <w:noProof/>
        </w:rPr>
        <w:t>2008;15(12):1505-1512.</w:t>
      </w:r>
    </w:p>
    <w:p w14:paraId="7670498C" w14:textId="77777777" w:rsidR="00C46007" w:rsidRPr="00C46007" w:rsidRDefault="00C46007" w:rsidP="00C46007">
      <w:pPr>
        <w:pStyle w:val="EndNoteBibliography"/>
        <w:ind w:left="720" w:hanging="720"/>
        <w:rPr>
          <w:noProof/>
        </w:rPr>
      </w:pPr>
      <w:r w:rsidRPr="00C46007">
        <w:rPr>
          <w:noProof/>
        </w:rPr>
        <w:t>21.</w:t>
      </w:r>
      <w:r w:rsidRPr="00C46007">
        <w:rPr>
          <w:noProof/>
        </w:rPr>
        <w:tab/>
        <w:t>Iterative S, Technique R. Model-Based Iterative Reconstruction Technique for Ultralow-Dose Chest CT Comparison of Pulmonary Nodule Detectability With the Adaptive. 2013;48(4):206-212.</w:t>
      </w:r>
    </w:p>
    <w:p w14:paraId="351E883B" w14:textId="77777777" w:rsidR="00C46007" w:rsidRPr="00C46007" w:rsidRDefault="00C46007" w:rsidP="00C46007">
      <w:pPr>
        <w:pStyle w:val="EndNoteBibliography"/>
        <w:ind w:left="720" w:hanging="720"/>
        <w:rPr>
          <w:noProof/>
        </w:rPr>
      </w:pPr>
      <w:r w:rsidRPr="00C46007">
        <w:rPr>
          <w:noProof/>
        </w:rPr>
        <w:t>22.</w:t>
      </w:r>
      <w:r w:rsidRPr="00C46007">
        <w:rPr>
          <w:noProof/>
        </w:rPr>
        <w:tab/>
        <w:t xml:space="preserve">Kasai S, Li F, Shiraishi J, Doi K. Usefulness of computer-aided diagnosis schemes for vertebral fractures and lung nodules on chest radiographs. </w:t>
      </w:r>
      <w:r w:rsidRPr="00C46007">
        <w:rPr>
          <w:i/>
          <w:noProof/>
        </w:rPr>
        <w:t xml:space="preserve">AJR. American journal of roentgenology. </w:t>
      </w:r>
      <w:r w:rsidRPr="00C46007">
        <w:rPr>
          <w:noProof/>
        </w:rPr>
        <w:t>2008;191(1):260-265.</w:t>
      </w:r>
    </w:p>
    <w:p w14:paraId="36C4107E" w14:textId="77777777" w:rsidR="00C46007" w:rsidRPr="00C46007" w:rsidRDefault="00C46007" w:rsidP="00C46007">
      <w:pPr>
        <w:pStyle w:val="EndNoteBibliography"/>
        <w:ind w:left="720" w:hanging="720"/>
        <w:rPr>
          <w:noProof/>
        </w:rPr>
      </w:pPr>
      <w:r w:rsidRPr="00C46007">
        <w:rPr>
          <w:noProof/>
        </w:rPr>
        <w:t>23.</w:t>
      </w:r>
      <w:r w:rsidRPr="00C46007">
        <w:rPr>
          <w:noProof/>
        </w:rPr>
        <w:tab/>
        <w:t xml:space="preserve">Kelly KM, Dean J, Lee S-J, Comulada WS. Breast cancer detection: radiologists' performance using mammography with and without automated whole-breast ultrasound. </w:t>
      </w:r>
      <w:r w:rsidRPr="00C46007">
        <w:rPr>
          <w:i/>
          <w:noProof/>
        </w:rPr>
        <w:t xml:space="preserve">European radiology. </w:t>
      </w:r>
      <w:r w:rsidRPr="00C46007">
        <w:rPr>
          <w:noProof/>
        </w:rPr>
        <w:t>2010;20(11):2557-2564.</w:t>
      </w:r>
    </w:p>
    <w:p w14:paraId="2FDAEB62" w14:textId="77777777" w:rsidR="00C46007" w:rsidRPr="00C46007" w:rsidRDefault="00C46007" w:rsidP="00C46007">
      <w:pPr>
        <w:pStyle w:val="EndNoteBibliography"/>
        <w:ind w:left="720" w:hanging="720"/>
        <w:rPr>
          <w:noProof/>
        </w:rPr>
      </w:pPr>
      <w:r w:rsidRPr="00C46007">
        <w:rPr>
          <w:noProof/>
        </w:rPr>
        <w:t>24.</w:t>
      </w:r>
      <w:r w:rsidRPr="00C46007">
        <w:rPr>
          <w:noProof/>
        </w:rPr>
        <w:tab/>
        <w:t xml:space="preserve">Kim HJ, Lee SS, Byun JH, Kim JC, Yu CS, Park SH, Kim AY, Ha HK. Incremental Value of Liver MR Imaging in Patients with Potentially Curable Colorectal Hepatic Metastasis Detected at CT: A Prospective Comparison of Acid – enhanced MR Imaging , and a Combination of Both MR Techniques. </w:t>
      </w:r>
      <w:r w:rsidRPr="00C46007">
        <w:rPr>
          <w:i/>
          <w:noProof/>
        </w:rPr>
        <w:t xml:space="preserve">Radiology. </w:t>
      </w:r>
      <w:r w:rsidRPr="00C46007">
        <w:rPr>
          <w:noProof/>
        </w:rPr>
        <w:t>2015;274(3):712-722.</w:t>
      </w:r>
    </w:p>
    <w:p w14:paraId="4D4CC9DF" w14:textId="77777777" w:rsidR="00C46007" w:rsidRPr="00C46007" w:rsidRDefault="00C46007" w:rsidP="00C46007">
      <w:pPr>
        <w:pStyle w:val="EndNoteBibliography"/>
        <w:ind w:left="720" w:hanging="720"/>
        <w:rPr>
          <w:noProof/>
        </w:rPr>
      </w:pPr>
      <w:r w:rsidRPr="00C46007">
        <w:rPr>
          <w:noProof/>
        </w:rPr>
        <w:t>25.</w:t>
      </w:r>
      <w:r w:rsidRPr="00C46007">
        <w:rPr>
          <w:noProof/>
        </w:rPr>
        <w:tab/>
        <w:t xml:space="preserve">Kim KW, Lee JM, Klotz E, Park HS, Lee DH. Quantitative CT Color Mapping of the Arterial Enhancement Fraction of the Liver to Detect Hepatocellular Carcinoma1. </w:t>
      </w:r>
      <w:r w:rsidRPr="00C46007">
        <w:rPr>
          <w:i/>
          <w:noProof/>
        </w:rPr>
        <w:t xml:space="preserve">Radiology. </w:t>
      </w:r>
      <w:r w:rsidRPr="00C46007">
        <w:rPr>
          <w:noProof/>
        </w:rPr>
        <w:t>2009;250(2):425-434.</w:t>
      </w:r>
    </w:p>
    <w:p w14:paraId="36B2D947" w14:textId="77777777" w:rsidR="00C46007" w:rsidRPr="00C46007" w:rsidRDefault="00C46007" w:rsidP="00C46007">
      <w:pPr>
        <w:pStyle w:val="EndNoteBibliography"/>
        <w:ind w:left="720" w:hanging="720"/>
        <w:rPr>
          <w:noProof/>
        </w:rPr>
      </w:pPr>
      <w:r w:rsidRPr="00C46007">
        <w:rPr>
          <w:noProof/>
        </w:rPr>
        <w:t>26.</w:t>
      </w:r>
      <w:r w:rsidRPr="00C46007">
        <w:rPr>
          <w:noProof/>
        </w:rPr>
        <w:tab/>
        <w:t xml:space="preserve">Kim YK, Kwak HS, Kim CS, Chung GH, Han YM, Lee JM. Hepatocellular Carcinoma in Patients with Chronic Liver Disease: Comparison of SPIO-enhanced MR Imaging and 16–Detector Row CT1. </w:t>
      </w:r>
      <w:r w:rsidRPr="00C46007">
        <w:rPr>
          <w:i/>
          <w:noProof/>
        </w:rPr>
        <w:t xml:space="preserve">Radiology. </w:t>
      </w:r>
      <w:r w:rsidRPr="00C46007">
        <w:rPr>
          <w:noProof/>
        </w:rPr>
        <w:t>2006;238(2).</w:t>
      </w:r>
    </w:p>
    <w:p w14:paraId="4F5C0ADF" w14:textId="77777777" w:rsidR="00C46007" w:rsidRPr="00C46007" w:rsidRDefault="00C46007" w:rsidP="00C46007">
      <w:pPr>
        <w:pStyle w:val="EndNoteBibliography"/>
        <w:ind w:left="720" w:hanging="720"/>
        <w:rPr>
          <w:noProof/>
        </w:rPr>
      </w:pPr>
      <w:r w:rsidRPr="00C46007">
        <w:rPr>
          <w:noProof/>
        </w:rPr>
        <w:t>27.</w:t>
      </w:r>
      <w:r w:rsidRPr="00C46007">
        <w:rPr>
          <w:noProof/>
        </w:rPr>
        <w:tab/>
        <w:t xml:space="preserve">Lartizien C, Marache-Francisco S, Prost R. Automatic Detection of Lung and Liver Lesions in 3-D Positron Emission Tomography Images: A Pilot Study. </w:t>
      </w:r>
      <w:r w:rsidRPr="00C46007">
        <w:rPr>
          <w:i/>
          <w:noProof/>
        </w:rPr>
        <w:t xml:space="preserve">IEEE Transactions on Nuclear Science. </w:t>
      </w:r>
      <w:r w:rsidRPr="00C46007">
        <w:rPr>
          <w:noProof/>
        </w:rPr>
        <w:t>2012;59(1):102-112.</w:t>
      </w:r>
    </w:p>
    <w:p w14:paraId="609FE22C" w14:textId="77777777" w:rsidR="00C46007" w:rsidRPr="00C46007" w:rsidRDefault="00C46007" w:rsidP="00C46007">
      <w:pPr>
        <w:pStyle w:val="EndNoteBibliography"/>
        <w:ind w:left="720" w:hanging="720"/>
        <w:rPr>
          <w:noProof/>
        </w:rPr>
      </w:pPr>
      <w:r w:rsidRPr="00C46007">
        <w:rPr>
          <w:noProof/>
        </w:rPr>
        <w:t>28.</w:t>
      </w:r>
      <w:r w:rsidRPr="00C46007">
        <w:rPr>
          <w:noProof/>
        </w:rPr>
        <w:tab/>
        <w:t xml:space="preserve">Lee DH, Kim SH, Lee JM, Park HS, Lee JY, Yi N-J, Suh K-S, Jang JJ, Han JK, Choi BI. Diagnostic performance of multidetector row computed tomography, superparamagnetic iron oxide-enhanced magnetic resonance imaging, and dual-contrast magnetic resonance imaging in predicting the appropriateness of a transplant recipient based on milan crit. </w:t>
      </w:r>
      <w:r w:rsidRPr="00C46007">
        <w:rPr>
          <w:i/>
          <w:noProof/>
        </w:rPr>
        <w:t xml:space="preserve">Investigative radiology. </w:t>
      </w:r>
      <w:r w:rsidRPr="00C46007">
        <w:rPr>
          <w:noProof/>
        </w:rPr>
        <w:t>2009;44(6):311-321.</w:t>
      </w:r>
    </w:p>
    <w:p w14:paraId="5D175B62" w14:textId="77777777" w:rsidR="00C46007" w:rsidRPr="00C46007" w:rsidRDefault="00C46007" w:rsidP="00C46007">
      <w:pPr>
        <w:pStyle w:val="EndNoteBibliography"/>
        <w:ind w:left="720" w:hanging="720"/>
        <w:rPr>
          <w:noProof/>
        </w:rPr>
      </w:pPr>
      <w:r w:rsidRPr="00C46007">
        <w:rPr>
          <w:noProof/>
        </w:rPr>
        <w:t>29.</w:t>
      </w:r>
      <w:r w:rsidRPr="00C46007">
        <w:rPr>
          <w:noProof/>
        </w:rPr>
        <w:tab/>
        <w:t xml:space="preserve">Lee DH, Lee JM, Klotz E, Kim SJ, Kim KW, Han JK, Choi BI. Detection of recurrent hepatocellular carcinoma in cirrhotic liver after transcatheter arterial chemoembolization: value of quantitative color mapping of the arterial enhancement fraction of the liver. </w:t>
      </w:r>
      <w:r w:rsidRPr="00C46007">
        <w:rPr>
          <w:i/>
          <w:noProof/>
        </w:rPr>
        <w:t xml:space="preserve">Korean journal of radiology : official journal of the Korean Radiological Society. </w:t>
      </w:r>
      <w:r w:rsidRPr="00C46007">
        <w:rPr>
          <w:noProof/>
        </w:rPr>
        <w:t>2013;14(1):51-60.</w:t>
      </w:r>
    </w:p>
    <w:p w14:paraId="0D378FC8" w14:textId="77777777" w:rsidR="00C46007" w:rsidRPr="00C46007" w:rsidRDefault="00C46007" w:rsidP="00C46007">
      <w:pPr>
        <w:pStyle w:val="EndNoteBibliography"/>
        <w:ind w:left="720" w:hanging="720"/>
        <w:rPr>
          <w:noProof/>
        </w:rPr>
      </w:pPr>
      <w:r w:rsidRPr="00C46007">
        <w:rPr>
          <w:noProof/>
        </w:rPr>
        <w:t>30.</w:t>
      </w:r>
      <w:r w:rsidRPr="00C46007">
        <w:rPr>
          <w:noProof/>
        </w:rPr>
        <w:tab/>
        <w:t xml:space="preserve">Lee KH, Lee JM, Park JH, Kim JH, Park HS, Yu MH, Yoon J-H, Han JK, Choi BI. MR imaging in patients with suspected liver metastases: value of liver-specific contrast agent gadoxetic acid. </w:t>
      </w:r>
      <w:r w:rsidRPr="00C46007">
        <w:rPr>
          <w:i/>
          <w:noProof/>
        </w:rPr>
        <w:t xml:space="preserve">Korean journal of radiology : official journal of the Korean Radiological Society. </w:t>
      </w:r>
      <w:r w:rsidRPr="00C46007">
        <w:rPr>
          <w:noProof/>
        </w:rPr>
        <w:t>2013;14(6):894-904.</w:t>
      </w:r>
    </w:p>
    <w:p w14:paraId="557C6561" w14:textId="77777777" w:rsidR="00C46007" w:rsidRPr="00C46007" w:rsidRDefault="00C46007" w:rsidP="00C46007">
      <w:pPr>
        <w:pStyle w:val="EndNoteBibliography"/>
        <w:ind w:left="720" w:hanging="720"/>
        <w:rPr>
          <w:noProof/>
        </w:rPr>
      </w:pPr>
      <w:r w:rsidRPr="00C46007">
        <w:rPr>
          <w:noProof/>
        </w:rPr>
        <w:t>31.</w:t>
      </w:r>
      <w:r w:rsidRPr="00C46007">
        <w:rPr>
          <w:noProof/>
        </w:rPr>
        <w:tab/>
        <w:t xml:space="preserve">Litchfield D, Ball LJ, Donovan T, Manning DJ, Crawford T. Viewing another person's eye movements improves identification of pulmonary nodules in chest x-ray inspection. </w:t>
      </w:r>
      <w:r w:rsidRPr="00C46007">
        <w:rPr>
          <w:i/>
          <w:noProof/>
        </w:rPr>
        <w:t xml:space="preserve">Journal of experimental psychology: Applied. </w:t>
      </w:r>
      <w:r w:rsidRPr="00C46007">
        <w:rPr>
          <w:noProof/>
        </w:rPr>
        <w:t>2010;16(3):251-262.</w:t>
      </w:r>
    </w:p>
    <w:p w14:paraId="436BBF99" w14:textId="77777777" w:rsidR="00C46007" w:rsidRPr="00C46007" w:rsidRDefault="00C46007" w:rsidP="00C46007">
      <w:pPr>
        <w:pStyle w:val="EndNoteBibliography"/>
        <w:ind w:left="720" w:hanging="720"/>
        <w:rPr>
          <w:noProof/>
        </w:rPr>
      </w:pPr>
      <w:r w:rsidRPr="00C46007">
        <w:rPr>
          <w:noProof/>
        </w:rPr>
        <w:t>32.</w:t>
      </w:r>
      <w:r w:rsidRPr="00C46007">
        <w:rPr>
          <w:noProof/>
        </w:rPr>
        <w:tab/>
        <w:t xml:space="preserve">Liu J, Wang S, Linguraru MG, Yao J, Summers RM. Tumor sensitive matching flow: A variational method to detecting and segmenting perihepatic and perisplenic ovarian cancer metastases on contrast-enhanced abdominal CT. </w:t>
      </w:r>
      <w:r w:rsidRPr="00C46007">
        <w:rPr>
          <w:i/>
          <w:noProof/>
        </w:rPr>
        <w:t xml:space="preserve">Medical image analysis. </w:t>
      </w:r>
      <w:r w:rsidRPr="00C46007">
        <w:rPr>
          <w:noProof/>
        </w:rPr>
        <w:t>2014;18(5):725-739.</w:t>
      </w:r>
    </w:p>
    <w:p w14:paraId="210109B4" w14:textId="77777777" w:rsidR="00C46007" w:rsidRPr="00C46007" w:rsidRDefault="00C46007" w:rsidP="00C46007">
      <w:pPr>
        <w:pStyle w:val="EndNoteBibliography"/>
        <w:ind w:left="720" w:hanging="720"/>
        <w:rPr>
          <w:noProof/>
        </w:rPr>
      </w:pPr>
      <w:r w:rsidRPr="00C46007">
        <w:rPr>
          <w:noProof/>
        </w:rPr>
        <w:t>33.</w:t>
      </w:r>
      <w:r w:rsidRPr="00C46007">
        <w:rPr>
          <w:noProof/>
        </w:rPr>
        <w:tab/>
        <w:t xml:space="preserve">Lockwood P, Piper K. AFROC analysis of reporting radiographer's performance in CT head interpretation. </w:t>
      </w:r>
      <w:r w:rsidRPr="00C46007">
        <w:rPr>
          <w:i/>
          <w:noProof/>
        </w:rPr>
        <w:t xml:space="preserve">Radiography. </w:t>
      </w:r>
      <w:r w:rsidRPr="00C46007">
        <w:rPr>
          <w:noProof/>
        </w:rPr>
        <w:t>2015:4-9.</w:t>
      </w:r>
    </w:p>
    <w:p w14:paraId="45998983" w14:textId="77777777" w:rsidR="00C46007" w:rsidRPr="00C46007" w:rsidRDefault="00C46007" w:rsidP="00C46007">
      <w:pPr>
        <w:pStyle w:val="EndNoteBibliography"/>
        <w:ind w:left="720" w:hanging="720"/>
        <w:rPr>
          <w:noProof/>
        </w:rPr>
      </w:pPr>
      <w:r w:rsidRPr="00C46007">
        <w:rPr>
          <w:noProof/>
        </w:rPr>
        <w:t>34.</w:t>
      </w:r>
      <w:r w:rsidRPr="00C46007">
        <w:rPr>
          <w:noProof/>
        </w:rPr>
        <w:tab/>
        <w:t>Mackenzie A. JAFROC software.100-100.</w:t>
      </w:r>
    </w:p>
    <w:p w14:paraId="1E6F24E2" w14:textId="77777777" w:rsidR="00C46007" w:rsidRPr="00C46007" w:rsidRDefault="00C46007" w:rsidP="00C46007">
      <w:pPr>
        <w:pStyle w:val="EndNoteBibliography"/>
        <w:ind w:left="720" w:hanging="720"/>
        <w:rPr>
          <w:noProof/>
        </w:rPr>
      </w:pPr>
      <w:r w:rsidRPr="00C46007">
        <w:rPr>
          <w:noProof/>
        </w:rPr>
        <w:t>35.</w:t>
      </w:r>
      <w:r w:rsidRPr="00C46007">
        <w:rPr>
          <w:noProof/>
        </w:rPr>
        <w:tab/>
        <w:t>Mackenzie A, Warren LM, Dance DR, Chakraborty DP, Cooke J, Halling-Brown MD, Looney PT, Wallis MG, Given-Wilson RM, Alexander GG, Young KC. Using image simulation to test the effect of detector type on breast cancer detection. 2014;9037:90370I-90370I.</w:t>
      </w:r>
    </w:p>
    <w:p w14:paraId="7EB44B06" w14:textId="77777777" w:rsidR="00C46007" w:rsidRPr="00C46007" w:rsidRDefault="00C46007" w:rsidP="00C46007">
      <w:pPr>
        <w:pStyle w:val="EndNoteBibliography"/>
        <w:ind w:left="720" w:hanging="720"/>
        <w:rPr>
          <w:noProof/>
        </w:rPr>
      </w:pPr>
      <w:r w:rsidRPr="00C46007">
        <w:rPr>
          <w:noProof/>
        </w:rPr>
        <w:t>36.</w:t>
      </w:r>
      <w:r w:rsidRPr="00C46007">
        <w:rPr>
          <w:noProof/>
        </w:rPr>
        <w:tab/>
        <w:t xml:space="preserve">Mackenzie A, Warren LM, Wallis MG, Cooke J, Given-Wilson RM, Dance DR, Chakraborty DP, Halling-Brown MD, Looney PT, Young KC. Breast cancer detection rates using four different types of mammography detectors. </w:t>
      </w:r>
      <w:r w:rsidRPr="00C46007">
        <w:rPr>
          <w:i/>
          <w:noProof/>
        </w:rPr>
        <w:t xml:space="preserve">European radiology. </w:t>
      </w:r>
      <w:r w:rsidRPr="00C46007">
        <w:rPr>
          <w:noProof/>
        </w:rPr>
        <w:t>2015.</w:t>
      </w:r>
    </w:p>
    <w:p w14:paraId="0C862874" w14:textId="77777777" w:rsidR="00C46007" w:rsidRPr="00C46007" w:rsidRDefault="00C46007" w:rsidP="00C46007">
      <w:pPr>
        <w:pStyle w:val="EndNoteBibliography"/>
        <w:ind w:left="720" w:hanging="720"/>
        <w:rPr>
          <w:noProof/>
        </w:rPr>
      </w:pPr>
      <w:r w:rsidRPr="00C46007">
        <w:rPr>
          <w:noProof/>
        </w:rPr>
        <w:t>37.</w:t>
      </w:r>
      <w:r w:rsidRPr="00C46007">
        <w:rPr>
          <w:noProof/>
        </w:rPr>
        <w:tab/>
        <w:t xml:space="preserve">Masotti M, Lanconelli N, Campanini R. Computer-aided mass detection in mammography: False positive reduction via gray-scale invariant ranklet texture features. </w:t>
      </w:r>
      <w:r w:rsidRPr="00C46007">
        <w:rPr>
          <w:i/>
          <w:noProof/>
        </w:rPr>
        <w:t xml:space="preserve">Medical Physics. </w:t>
      </w:r>
      <w:r w:rsidRPr="00C46007">
        <w:rPr>
          <w:noProof/>
        </w:rPr>
        <w:t>2009;36(2):311-311.</w:t>
      </w:r>
    </w:p>
    <w:p w14:paraId="255844B6" w14:textId="77777777" w:rsidR="00C46007" w:rsidRPr="00C46007" w:rsidRDefault="00C46007" w:rsidP="00C46007">
      <w:pPr>
        <w:pStyle w:val="EndNoteBibliography"/>
        <w:ind w:left="720" w:hanging="720"/>
        <w:rPr>
          <w:noProof/>
        </w:rPr>
      </w:pPr>
      <w:r w:rsidRPr="00C46007">
        <w:rPr>
          <w:noProof/>
        </w:rPr>
        <w:t>38.</w:t>
      </w:r>
      <w:r w:rsidRPr="00C46007">
        <w:rPr>
          <w:noProof/>
        </w:rPr>
        <w:tab/>
        <w:t xml:space="preserve">McEntee MF, Littlefair S, Pietrzyk MW. A comparison of ROC inferred from FROC and conventional ROC. </w:t>
      </w:r>
      <w:r w:rsidRPr="00C46007">
        <w:rPr>
          <w:i/>
          <w:noProof/>
        </w:rPr>
        <w:t xml:space="preserve">SPIE Proceedings Medical Imaging. </w:t>
      </w:r>
      <w:r w:rsidRPr="00C46007">
        <w:rPr>
          <w:noProof/>
        </w:rPr>
        <w:t>2014;9037:903718-903718.</w:t>
      </w:r>
    </w:p>
    <w:p w14:paraId="2B3F6E49" w14:textId="77777777" w:rsidR="00C46007" w:rsidRPr="00C46007" w:rsidRDefault="00C46007" w:rsidP="00C46007">
      <w:pPr>
        <w:pStyle w:val="EndNoteBibliography"/>
        <w:ind w:left="720" w:hanging="720"/>
        <w:rPr>
          <w:noProof/>
        </w:rPr>
      </w:pPr>
      <w:r w:rsidRPr="00C46007">
        <w:rPr>
          <w:noProof/>
        </w:rPr>
        <w:t>39.</w:t>
      </w:r>
      <w:r w:rsidRPr="00C46007">
        <w:rPr>
          <w:noProof/>
        </w:rPr>
        <w:tab/>
        <w:t xml:space="preserve">McEntee MF, Nikolovski I, Bourne R, Pietrzyk MW, Evanoff MG, Brennan PC, Tay KL. The Effect of JPEG2000 Compression on Detection of Skull Fractures. </w:t>
      </w:r>
      <w:r w:rsidRPr="00C46007">
        <w:rPr>
          <w:i/>
          <w:noProof/>
        </w:rPr>
        <w:t xml:space="preserve">Academic radiology. </w:t>
      </w:r>
      <w:r w:rsidRPr="00C46007">
        <w:rPr>
          <w:noProof/>
        </w:rPr>
        <w:t>2013;20(6):712-720.</w:t>
      </w:r>
    </w:p>
    <w:p w14:paraId="7AD28B88" w14:textId="77777777" w:rsidR="00C46007" w:rsidRPr="00C46007" w:rsidRDefault="00C46007" w:rsidP="00C46007">
      <w:pPr>
        <w:pStyle w:val="EndNoteBibliography"/>
        <w:ind w:left="720" w:hanging="720"/>
        <w:rPr>
          <w:noProof/>
        </w:rPr>
      </w:pPr>
      <w:r w:rsidRPr="00C46007">
        <w:rPr>
          <w:noProof/>
        </w:rPr>
        <w:t>40.</w:t>
      </w:r>
      <w:r w:rsidRPr="00C46007">
        <w:rPr>
          <w:noProof/>
        </w:rPr>
        <w:tab/>
        <w:t xml:space="preserve">Mermuys K, De Geeter F, Bacher K, Van De Moortele K, Coenegrachts K, Steyaert L, Casselman JW. Digital tomosynthesis in the detection of urolithiasis: Diagnostic performance and dosimetry compared with digital radiography with MDCT as the reference standard. </w:t>
      </w:r>
      <w:r w:rsidRPr="00C46007">
        <w:rPr>
          <w:i/>
          <w:noProof/>
        </w:rPr>
        <w:t xml:space="preserve">AJR. American journal of roentgenology. </w:t>
      </w:r>
      <w:r w:rsidRPr="00C46007">
        <w:rPr>
          <w:noProof/>
        </w:rPr>
        <w:t>2010;195(1):161-167.</w:t>
      </w:r>
    </w:p>
    <w:p w14:paraId="7F61F4CC" w14:textId="77777777" w:rsidR="00C46007" w:rsidRPr="00C46007" w:rsidRDefault="00C46007" w:rsidP="00C46007">
      <w:pPr>
        <w:pStyle w:val="EndNoteBibliography"/>
        <w:ind w:left="720" w:hanging="720"/>
        <w:rPr>
          <w:noProof/>
        </w:rPr>
      </w:pPr>
      <w:r w:rsidRPr="00C46007">
        <w:rPr>
          <w:noProof/>
        </w:rPr>
        <w:t>41.</w:t>
      </w:r>
      <w:r w:rsidRPr="00C46007">
        <w:rPr>
          <w:noProof/>
        </w:rPr>
        <w:tab/>
        <w:t xml:space="preserve">Muramatsu C, Hayashi Y, Sawada A, Hatanaka Y, Hara T, Yamamoto T, Fujita H. Detection of retinal nerve fiber layer defects on retinal fundus images for early diagnosis of glaucoma. </w:t>
      </w:r>
      <w:r w:rsidRPr="00C46007">
        <w:rPr>
          <w:i/>
          <w:noProof/>
        </w:rPr>
        <w:t xml:space="preserve">Journal of biomedical optics. </w:t>
      </w:r>
      <w:r w:rsidRPr="00C46007">
        <w:rPr>
          <w:noProof/>
        </w:rPr>
        <w:t>2010;15(1):016021-016021.</w:t>
      </w:r>
    </w:p>
    <w:p w14:paraId="4B78182B" w14:textId="77777777" w:rsidR="00C46007" w:rsidRPr="00C46007" w:rsidRDefault="00C46007" w:rsidP="00C46007">
      <w:pPr>
        <w:pStyle w:val="EndNoteBibliography"/>
        <w:ind w:left="720" w:hanging="720"/>
        <w:rPr>
          <w:noProof/>
        </w:rPr>
      </w:pPr>
      <w:r w:rsidRPr="00C46007">
        <w:rPr>
          <w:noProof/>
        </w:rPr>
        <w:t>42.</w:t>
      </w:r>
      <w:r w:rsidRPr="00C46007">
        <w:rPr>
          <w:noProof/>
        </w:rPr>
        <w:tab/>
        <w:t xml:space="preserve">Nanko S, Oshima H, Watanabe T, Sasaki S, Hara M, Shibamoto Y. Usefulness of the application of the BLADE technique to reduce motion artifacts on navigation-triggered prospective acquisition correction (PACE) T2-weighted MRI (T2WI) of the liver. </w:t>
      </w:r>
      <w:r w:rsidRPr="00C46007">
        <w:rPr>
          <w:i/>
          <w:noProof/>
        </w:rPr>
        <w:t xml:space="preserve">Journal of magnetic resonance imaging : JMRI. </w:t>
      </w:r>
      <w:r w:rsidRPr="00C46007">
        <w:rPr>
          <w:noProof/>
        </w:rPr>
        <w:t>2009;30(2):321-326.</w:t>
      </w:r>
    </w:p>
    <w:p w14:paraId="21A75325" w14:textId="77777777" w:rsidR="00C46007" w:rsidRPr="00C46007" w:rsidRDefault="00C46007" w:rsidP="00C46007">
      <w:pPr>
        <w:pStyle w:val="EndNoteBibliography"/>
        <w:ind w:left="720" w:hanging="720"/>
        <w:rPr>
          <w:noProof/>
        </w:rPr>
      </w:pPr>
      <w:r w:rsidRPr="00C46007">
        <w:rPr>
          <w:noProof/>
        </w:rPr>
        <w:t>43.</w:t>
      </w:r>
      <w:r w:rsidRPr="00C46007">
        <w:rPr>
          <w:noProof/>
        </w:rPr>
        <w:tab/>
        <w:t xml:space="preserve">Nappi J, Yoshida H, Näppi J. Virtual tagging for laxative-free CT colonography: Pilot evaluation. </w:t>
      </w:r>
      <w:r w:rsidRPr="00C46007">
        <w:rPr>
          <w:i/>
          <w:noProof/>
        </w:rPr>
        <w:t xml:space="preserve">Medical Physics. </w:t>
      </w:r>
      <w:r w:rsidRPr="00C46007">
        <w:rPr>
          <w:noProof/>
        </w:rPr>
        <w:t>2009;36(5):1830-1830.</w:t>
      </w:r>
    </w:p>
    <w:p w14:paraId="61A6B410" w14:textId="77777777" w:rsidR="00C46007" w:rsidRPr="00C46007" w:rsidRDefault="00C46007" w:rsidP="00C46007">
      <w:pPr>
        <w:pStyle w:val="EndNoteBibliography"/>
        <w:ind w:left="720" w:hanging="720"/>
        <w:rPr>
          <w:noProof/>
        </w:rPr>
      </w:pPr>
      <w:r w:rsidRPr="00C46007">
        <w:rPr>
          <w:noProof/>
        </w:rPr>
        <w:t>44.</w:t>
      </w:r>
      <w:r w:rsidRPr="00C46007">
        <w:rPr>
          <w:noProof/>
        </w:rPr>
        <w:tab/>
        <w:t xml:space="preserve">Penedo M, Souto M, Tahoces PG, Carreira JM, Villalón J, Porto G, Seoane C, Vidal JJ, Berbaum KS, Chakraborty DP, Fajardo LL. Free-response receiver operating characteristic evaluation of lossy JPEG2000 and object-based set partitioning in hierarchical trees compression of digitized mammograms. </w:t>
      </w:r>
      <w:r w:rsidRPr="00C46007">
        <w:rPr>
          <w:i/>
          <w:noProof/>
        </w:rPr>
        <w:t xml:space="preserve">Radiology. </w:t>
      </w:r>
      <w:r w:rsidRPr="00C46007">
        <w:rPr>
          <w:noProof/>
        </w:rPr>
        <w:t>2005;237(2):450-457.</w:t>
      </w:r>
    </w:p>
    <w:p w14:paraId="2F1906C3" w14:textId="77777777" w:rsidR="00C46007" w:rsidRPr="00C46007" w:rsidRDefault="00C46007" w:rsidP="00C46007">
      <w:pPr>
        <w:pStyle w:val="EndNoteBibliography"/>
        <w:ind w:left="720" w:hanging="720"/>
        <w:rPr>
          <w:noProof/>
        </w:rPr>
      </w:pPr>
      <w:r w:rsidRPr="00C46007">
        <w:rPr>
          <w:noProof/>
        </w:rPr>
        <w:t>45.</w:t>
      </w:r>
      <w:r w:rsidRPr="00C46007">
        <w:rPr>
          <w:noProof/>
        </w:rPr>
        <w:tab/>
        <w:t xml:space="preserve">Penn A, Thompson S, Brem R, Lehman C, Weatherall P, Schnall M, Newstead G, Conant E, Ascher S, Morris E, Pisano E. Morphologic blooming in breast MRI as a characterization of margin for discriminating benign from malignant lesions. </w:t>
      </w:r>
      <w:r w:rsidRPr="00C46007">
        <w:rPr>
          <w:i/>
          <w:noProof/>
        </w:rPr>
        <w:t xml:space="preserve">Academic radiology. </w:t>
      </w:r>
      <w:r w:rsidRPr="00C46007">
        <w:rPr>
          <w:noProof/>
        </w:rPr>
        <w:t>2006;13(11):1344-1354.</w:t>
      </w:r>
    </w:p>
    <w:p w14:paraId="73D30244" w14:textId="77777777" w:rsidR="00C46007" w:rsidRPr="00C46007" w:rsidRDefault="00C46007" w:rsidP="00C46007">
      <w:pPr>
        <w:pStyle w:val="EndNoteBibliography"/>
        <w:ind w:left="720" w:hanging="720"/>
        <w:rPr>
          <w:noProof/>
        </w:rPr>
      </w:pPr>
      <w:r w:rsidRPr="00C46007">
        <w:rPr>
          <w:noProof/>
        </w:rPr>
        <w:t>46.</w:t>
      </w:r>
      <w:r w:rsidRPr="00C46007">
        <w:rPr>
          <w:noProof/>
        </w:rPr>
        <w:tab/>
        <w:t xml:space="preserve">Pikus L, Woo JH, Wolf RL, Herskovits EH, Moonis G, Jawad AF, Krejza J, Melhem ER. Artificial multiple sclerosis lesions on simulated FLAIR brain MR images: echo time and observer performance in detection. </w:t>
      </w:r>
      <w:r w:rsidRPr="00C46007">
        <w:rPr>
          <w:i/>
          <w:noProof/>
        </w:rPr>
        <w:t xml:space="preserve">Radiology. </w:t>
      </w:r>
      <w:r w:rsidRPr="00C46007">
        <w:rPr>
          <w:noProof/>
        </w:rPr>
        <w:t>2006;239(1):238-245.</w:t>
      </w:r>
    </w:p>
    <w:p w14:paraId="17C65BEE" w14:textId="77777777" w:rsidR="00C46007" w:rsidRPr="00C46007" w:rsidRDefault="00C46007" w:rsidP="00C46007">
      <w:pPr>
        <w:pStyle w:val="EndNoteBibliography"/>
        <w:ind w:left="720" w:hanging="720"/>
        <w:rPr>
          <w:noProof/>
        </w:rPr>
      </w:pPr>
      <w:r w:rsidRPr="00C46007">
        <w:rPr>
          <w:noProof/>
        </w:rPr>
        <w:t>47.</w:t>
      </w:r>
      <w:r w:rsidRPr="00C46007">
        <w:rPr>
          <w:noProof/>
        </w:rPr>
        <w:tab/>
        <w:t>Pita-Machado R, Perez-Diaz M, Paz-Viera JE, Lorenzo-Ginori JV, Ruiz-Gonzalez Y. The Use of Wavelet Filters for Reducing Noise in Posterior Fossa Computed Tomography Images. 2015.</w:t>
      </w:r>
    </w:p>
    <w:p w14:paraId="4C0A4172" w14:textId="77777777" w:rsidR="00C46007" w:rsidRPr="00C46007" w:rsidRDefault="00C46007" w:rsidP="00C46007">
      <w:pPr>
        <w:pStyle w:val="EndNoteBibliography"/>
        <w:ind w:left="720" w:hanging="720"/>
        <w:rPr>
          <w:noProof/>
        </w:rPr>
      </w:pPr>
      <w:r w:rsidRPr="00C46007">
        <w:rPr>
          <w:noProof/>
        </w:rPr>
        <w:t>48.</w:t>
      </w:r>
      <w:r w:rsidRPr="00C46007">
        <w:rPr>
          <w:noProof/>
        </w:rPr>
        <w:tab/>
        <w:t xml:space="preserve">Pons G, Marti R, Ganau S, Sentis M, Marti J. COMPUTERIZED DETECTION OF BREAST LESIONS USING DEFORMABLE. </w:t>
      </w:r>
      <w:r w:rsidRPr="00C46007">
        <w:rPr>
          <w:i/>
          <w:noProof/>
        </w:rPr>
        <w:t xml:space="preserve">Ultrasound in Med. &amp; Biol. </w:t>
      </w:r>
      <w:r w:rsidRPr="00C46007">
        <w:rPr>
          <w:noProof/>
        </w:rPr>
        <w:t>2014;40(9):2252-2264.</w:t>
      </w:r>
    </w:p>
    <w:p w14:paraId="21F90220" w14:textId="77777777" w:rsidR="00C46007" w:rsidRPr="00C46007" w:rsidRDefault="00C46007" w:rsidP="00C46007">
      <w:pPr>
        <w:pStyle w:val="EndNoteBibliography"/>
        <w:ind w:left="720" w:hanging="720"/>
        <w:rPr>
          <w:noProof/>
        </w:rPr>
      </w:pPr>
      <w:r w:rsidRPr="00C46007">
        <w:rPr>
          <w:noProof/>
        </w:rPr>
        <w:t>49.</w:t>
      </w:r>
      <w:r w:rsidRPr="00C46007">
        <w:rPr>
          <w:noProof/>
        </w:rPr>
        <w:tab/>
        <w:t xml:space="preserve">Potchen EJ. Measuring observer performance in chest radiology: some experiences. </w:t>
      </w:r>
      <w:r w:rsidRPr="00C46007">
        <w:rPr>
          <w:i/>
          <w:noProof/>
        </w:rPr>
        <w:t xml:space="preserve">Journal of the American College of Radiology : JACR. </w:t>
      </w:r>
      <w:r w:rsidRPr="00C46007">
        <w:rPr>
          <w:noProof/>
        </w:rPr>
        <w:t>2006;3(6):423-432.</w:t>
      </w:r>
    </w:p>
    <w:p w14:paraId="1B36C1A0" w14:textId="77777777" w:rsidR="00C46007" w:rsidRPr="00C46007" w:rsidRDefault="00C46007" w:rsidP="00C46007">
      <w:pPr>
        <w:pStyle w:val="EndNoteBibliography"/>
        <w:ind w:left="720" w:hanging="720"/>
        <w:rPr>
          <w:noProof/>
        </w:rPr>
      </w:pPr>
      <w:r w:rsidRPr="00C46007">
        <w:rPr>
          <w:noProof/>
        </w:rPr>
        <w:t>50.</w:t>
      </w:r>
      <w:r w:rsidRPr="00C46007">
        <w:rPr>
          <w:noProof/>
        </w:rPr>
        <w:tab/>
        <w:t xml:space="preserve">Rangayyan RM, Banik S, Chakraborty J, Mukhopadhyay S, Desautels JEL. Measures of divergence of oriented patterns for the detection of architectural distortion in prior mammograms. </w:t>
      </w:r>
      <w:r w:rsidRPr="00C46007">
        <w:rPr>
          <w:i/>
          <w:noProof/>
        </w:rPr>
        <w:t xml:space="preserve">International journal of computer assisted radiology and surgery. </w:t>
      </w:r>
      <w:r w:rsidRPr="00C46007">
        <w:rPr>
          <w:noProof/>
        </w:rPr>
        <w:t>2013;8(4):527-545.</w:t>
      </w:r>
    </w:p>
    <w:p w14:paraId="35BE63AA" w14:textId="77777777" w:rsidR="00C46007" w:rsidRPr="00C46007" w:rsidRDefault="00C46007" w:rsidP="00C46007">
      <w:pPr>
        <w:pStyle w:val="EndNoteBibliography"/>
        <w:ind w:left="720" w:hanging="720"/>
        <w:rPr>
          <w:noProof/>
        </w:rPr>
      </w:pPr>
      <w:r w:rsidRPr="00C46007">
        <w:rPr>
          <w:noProof/>
        </w:rPr>
        <w:t>51.</w:t>
      </w:r>
      <w:r w:rsidRPr="00C46007">
        <w:rPr>
          <w:noProof/>
        </w:rPr>
        <w:tab/>
        <w:t xml:space="preserve">Retico A. Computer-aided detection for pulmonary nodule identification: improving the radiologist's performance? </w:t>
      </w:r>
      <w:r w:rsidRPr="00C46007">
        <w:rPr>
          <w:i/>
          <w:noProof/>
        </w:rPr>
        <w:t xml:space="preserve">Imaging in Medicine. </w:t>
      </w:r>
      <w:r w:rsidRPr="00C46007">
        <w:rPr>
          <w:noProof/>
        </w:rPr>
        <w:t>2013;5(3):249-267.</w:t>
      </w:r>
    </w:p>
    <w:p w14:paraId="43758D01" w14:textId="77777777" w:rsidR="00C46007" w:rsidRPr="00C46007" w:rsidRDefault="00C46007" w:rsidP="00C46007">
      <w:pPr>
        <w:pStyle w:val="EndNoteBibliography"/>
        <w:ind w:left="720" w:hanging="720"/>
        <w:rPr>
          <w:noProof/>
        </w:rPr>
      </w:pPr>
      <w:r w:rsidRPr="00C46007">
        <w:rPr>
          <w:noProof/>
        </w:rPr>
        <w:t>52.</w:t>
      </w:r>
      <w:r w:rsidRPr="00C46007">
        <w:rPr>
          <w:noProof/>
        </w:rPr>
        <w:tab/>
        <w:t xml:space="preserve">Ruschin M, Timberg P, Båth M, Hemdal B, Svahn T, Saunders RS, Samei E, Andersson I, Mattsson Sr, Chakraborty DP, Tingberg A. Dose dependence of mass and microcalcification detection in digital mammography: Free response human observer studies. </w:t>
      </w:r>
      <w:r w:rsidRPr="00C46007">
        <w:rPr>
          <w:i/>
          <w:noProof/>
        </w:rPr>
        <w:t xml:space="preserve">Medical Physics. </w:t>
      </w:r>
      <w:r w:rsidRPr="00C46007">
        <w:rPr>
          <w:noProof/>
        </w:rPr>
        <w:t>2007;34(2):400-400.</w:t>
      </w:r>
    </w:p>
    <w:p w14:paraId="48D21AA9" w14:textId="77777777" w:rsidR="00C46007" w:rsidRPr="00C46007" w:rsidRDefault="00C46007" w:rsidP="00C46007">
      <w:pPr>
        <w:pStyle w:val="EndNoteBibliography"/>
        <w:ind w:left="720" w:hanging="720"/>
        <w:rPr>
          <w:noProof/>
        </w:rPr>
      </w:pPr>
      <w:r w:rsidRPr="00C46007">
        <w:rPr>
          <w:noProof/>
        </w:rPr>
        <w:t>53.</w:t>
      </w:r>
      <w:r w:rsidRPr="00C46007">
        <w:rPr>
          <w:noProof/>
        </w:rPr>
        <w:tab/>
        <w:t xml:space="preserve">Saade C, Bourne R, El-Merhi F, Somanathan A, Chakraborty D, Brennan P. An optimised patient-specific approach to administration of contrast agent for CT pulmonary angiography. </w:t>
      </w:r>
      <w:r w:rsidRPr="00C46007">
        <w:rPr>
          <w:i/>
          <w:noProof/>
        </w:rPr>
        <w:t xml:space="preserve">European Radiology. </w:t>
      </w:r>
      <w:r w:rsidRPr="00C46007">
        <w:rPr>
          <w:noProof/>
        </w:rPr>
        <w:t>2013;23(11):3205-3212.</w:t>
      </w:r>
    </w:p>
    <w:p w14:paraId="4FD739B5" w14:textId="77777777" w:rsidR="00C46007" w:rsidRPr="00C46007" w:rsidRDefault="00C46007" w:rsidP="00C46007">
      <w:pPr>
        <w:pStyle w:val="EndNoteBibliography"/>
        <w:ind w:left="720" w:hanging="720"/>
        <w:rPr>
          <w:noProof/>
        </w:rPr>
      </w:pPr>
      <w:r w:rsidRPr="00C46007">
        <w:rPr>
          <w:noProof/>
        </w:rPr>
        <w:t>54.</w:t>
      </w:r>
      <w:r w:rsidRPr="00C46007">
        <w:rPr>
          <w:noProof/>
        </w:rPr>
        <w:tab/>
        <w:t xml:space="preserve">Saade C, Bourne R, El-Merhi F, Somanathan A, Chakraborty D, Brennan P. An optimised patient-specific approach to administration of contrast agent for CT pulmonary angiography. </w:t>
      </w:r>
      <w:r w:rsidRPr="00C46007">
        <w:rPr>
          <w:i/>
          <w:noProof/>
        </w:rPr>
        <w:t xml:space="preserve">European radiology. </w:t>
      </w:r>
      <w:r w:rsidRPr="00C46007">
        <w:rPr>
          <w:noProof/>
        </w:rPr>
        <w:t>2013:3205-3212.</w:t>
      </w:r>
    </w:p>
    <w:p w14:paraId="0675BAC6" w14:textId="77777777" w:rsidR="00C46007" w:rsidRPr="00C46007" w:rsidRDefault="00C46007" w:rsidP="00C46007">
      <w:pPr>
        <w:pStyle w:val="EndNoteBibliography"/>
        <w:ind w:left="720" w:hanging="720"/>
        <w:rPr>
          <w:noProof/>
        </w:rPr>
      </w:pPr>
      <w:r w:rsidRPr="00C46007">
        <w:rPr>
          <w:noProof/>
        </w:rPr>
        <w:t>55.</w:t>
      </w:r>
      <w:r w:rsidRPr="00C46007">
        <w:rPr>
          <w:noProof/>
        </w:rPr>
        <w:tab/>
        <w:t xml:space="preserve">Sahiner B, Chan H-P, Hadjiiski LM, Cascade PN, Kazerooni Ea, Chughtai AR, Poopat C, Song T, Frank L, Stojanovska J, Attili A. Effect of CAD on radiologists' detection of lung nodules on thoracic CT scans: analysis of an observer performance study by nodule size. </w:t>
      </w:r>
      <w:r w:rsidRPr="00C46007">
        <w:rPr>
          <w:i/>
          <w:noProof/>
        </w:rPr>
        <w:t xml:space="preserve">Academic radiology. </w:t>
      </w:r>
      <w:r w:rsidRPr="00C46007">
        <w:rPr>
          <w:noProof/>
        </w:rPr>
        <w:t>2009;16(12):1518-1530.</w:t>
      </w:r>
    </w:p>
    <w:p w14:paraId="2A705D5E" w14:textId="77777777" w:rsidR="00C46007" w:rsidRPr="00C46007" w:rsidRDefault="00C46007" w:rsidP="00C46007">
      <w:pPr>
        <w:pStyle w:val="EndNoteBibliography"/>
        <w:ind w:left="720" w:hanging="720"/>
        <w:rPr>
          <w:noProof/>
        </w:rPr>
      </w:pPr>
      <w:r w:rsidRPr="00C46007">
        <w:rPr>
          <w:noProof/>
        </w:rPr>
        <w:t>56.</w:t>
      </w:r>
      <w:r w:rsidRPr="00C46007">
        <w:rPr>
          <w:noProof/>
        </w:rPr>
        <w:tab/>
        <w:t>Samala RK, Chan H-p, Lu Y, Hadjiiski L, Wei J, Helvie M. Comparison of computer-aided detection of clustered microcalcifications in digital mammography and digital breast tomosynthesis. 2015;9414:1-7.</w:t>
      </w:r>
    </w:p>
    <w:p w14:paraId="1EC8DB8F" w14:textId="77777777" w:rsidR="00C46007" w:rsidRPr="00C46007" w:rsidRDefault="00C46007" w:rsidP="00C46007">
      <w:pPr>
        <w:pStyle w:val="EndNoteBibliography"/>
        <w:ind w:left="720" w:hanging="720"/>
        <w:rPr>
          <w:noProof/>
        </w:rPr>
      </w:pPr>
      <w:r w:rsidRPr="00C46007">
        <w:rPr>
          <w:noProof/>
        </w:rPr>
        <w:t>57.</w:t>
      </w:r>
      <w:r w:rsidRPr="00C46007">
        <w:rPr>
          <w:noProof/>
        </w:rPr>
        <w:tab/>
        <w:t xml:space="preserve">Samala RK, Chan H-P, Lu Y, Hadjiiski L, Wei J, Sahiner B, Helvie Ma. Computer-aided detection of clustered microcalcifications in multiscale bilateral filtering regularized reconstructed digital breast tomosynthesis volume. </w:t>
      </w:r>
      <w:r w:rsidRPr="00C46007">
        <w:rPr>
          <w:i/>
          <w:noProof/>
        </w:rPr>
        <w:t xml:space="preserve">Medical physics. </w:t>
      </w:r>
      <w:r w:rsidRPr="00C46007">
        <w:rPr>
          <w:noProof/>
        </w:rPr>
        <w:t>2014;41(2):021901-021901.</w:t>
      </w:r>
    </w:p>
    <w:p w14:paraId="168F29A8" w14:textId="77777777" w:rsidR="00C46007" w:rsidRPr="00C46007" w:rsidRDefault="00C46007" w:rsidP="00C46007">
      <w:pPr>
        <w:pStyle w:val="EndNoteBibliography"/>
        <w:ind w:left="720" w:hanging="720"/>
        <w:rPr>
          <w:noProof/>
        </w:rPr>
      </w:pPr>
      <w:r w:rsidRPr="00C46007">
        <w:rPr>
          <w:noProof/>
        </w:rPr>
        <w:t>58.</w:t>
      </w:r>
      <w:r w:rsidRPr="00C46007">
        <w:rPr>
          <w:noProof/>
        </w:rPr>
        <w:tab/>
        <w:t xml:space="preserve">Samala RK, Chan H-P, Lu Y, Hadjiiski LM, Wei J, Helvie Ma. Digital breast tomosynthesis: computer-aided detection of clustered microcalcifications on planar projection images. </w:t>
      </w:r>
      <w:r w:rsidRPr="00C46007">
        <w:rPr>
          <w:i/>
          <w:noProof/>
        </w:rPr>
        <w:t xml:space="preserve">Physics in medicine and biology. </w:t>
      </w:r>
      <w:r w:rsidRPr="00C46007">
        <w:rPr>
          <w:noProof/>
        </w:rPr>
        <w:t>2014;59(23):7457-7477.</w:t>
      </w:r>
    </w:p>
    <w:p w14:paraId="2A6A03D6" w14:textId="77777777" w:rsidR="00C46007" w:rsidRPr="00C46007" w:rsidRDefault="00C46007" w:rsidP="00C46007">
      <w:pPr>
        <w:pStyle w:val="EndNoteBibliography"/>
        <w:ind w:left="720" w:hanging="720"/>
        <w:rPr>
          <w:noProof/>
        </w:rPr>
      </w:pPr>
      <w:r w:rsidRPr="00C46007">
        <w:rPr>
          <w:noProof/>
        </w:rPr>
        <w:t>59.</w:t>
      </w:r>
      <w:r w:rsidRPr="00C46007">
        <w:rPr>
          <w:noProof/>
        </w:rPr>
        <w:tab/>
        <w:t xml:space="preserve">Samala RK, Chan H-P, Lu Y, Hadjiiski LM, Wei J, Helvie MA. Computer-aided detection system for clustered microcalcifications in digital breast tomosynthesis using joint information from volumetric and planar projection images. </w:t>
      </w:r>
      <w:r w:rsidRPr="00C46007">
        <w:rPr>
          <w:i/>
          <w:noProof/>
        </w:rPr>
        <w:t xml:space="preserve">Physics in Medicine and Biology. </w:t>
      </w:r>
      <w:r w:rsidRPr="00C46007">
        <w:rPr>
          <w:noProof/>
        </w:rPr>
        <w:t>2015;60(21):8457-8479.</w:t>
      </w:r>
    </w:p>
    <w:p w14:paraId="56F3B22B" w14:textId="77777777" w:rsidR="00C46007" w:rsidRPr="00C46007" w:rsidRDefault="00C46007" w:rsidP="00C46007">
      <w:pPr>
        <w:pStyle w:val="EndNoteBibliography"/>
        <w:ind w:left="720" w:hanging="720"/>
        <w:rPr>
          <w:noProof/>
        </w:rPr>
      </w:pPr>
      <w:r w:rsidRPr="00C46007">
        <w:rPr>
          <w:noProof/>
        </w:rPr>
        <w:t>60.</w:t>
      </w:r>
      <w:r w:rsidRPr="00C46007">
        <w:rPr>
          <w:noProof/>
        </w:rPr>
        <w:tab/>
        <w:t xml:space="preserve">Shin SU, Chang JM, Bae MS, Lee SH, Cho N, Seo M, Kim WH, Moon WK. Comparative evaluation of average glandular dose and breast cancer detection between single-view digital breast tomosynthesis (DBT) plus single-view digital mammography (DM) and two-view DM: correlation with breast thickness and density. </w:t>
      </w:r>
      <w:r w:rsidRPr="00C46007">
        <w:rPr>
          <w:i/>
          <w:noProof/>
        </w:rPr>
        <w:t xml:space="preserve">European radiology. </w:t>
      </w:r>
      <w:r w:rsidRPr="00C46007">
        <w:rPr>
          <w:noProof/>
        </w:rPr>
        <w:t>2014(Dm).</w:t>
      </w:r>
    </w:p>
    <w:p w14:paraId="09CB11D6" w14:textId="77777777" w:rsidR="00C46007" w:rsidRPr="00C46007" w:rsidRDefault="00C46007" w:rsidP="00C46007">
      <w:pPr>
        <w:pStyle w:val="EndNoteBibliography"/>
        <w:ind w:left="720" w:hanging="720"/>
        <w:rPr>
          <w:noProof/>
        </w:rPr>
      </w:pPr>
      <w:r w:rsidRPr="00C46007">
        <w:rPr>
          <w:noProof/>
        </w:rPr>
        <w:t>61.</w:t>
      </w:r>
      <w:r w:rsidRPr="00C46007">
        <w:rPr>
          <w:noProof/>
        </w:rPr>
        <w:tab/>
        <w:t xml:space="preserve">Shiraishi J, Appelbaum D, Pu Y, Li Q, Pesce L, Doi K. Usefulness of temporal subtraction images for identification of interval changes in successive whole-body bone scans: JAFROC analysis of radiologists' performance. </w:t>
      </w:r>
      <w:r w:rsidRPr="00C46007">
        <w:rPr>
          <w:i/>
          <w:noProof/>
        </w:rPr>
        <w:t xml:space="preserve">Academic radiology. </w:t>
      </w:r>
      <w:r w:rsidRPr="00C46007">
        <w:rPr>
          <w:noProof/>
        </w:rPr>
        <w:t>2007;14(8):959-966.</w:t>
      </w:r>
    </w:p>
    <w:p w14:paraId="6860B95C" w14:textId="77777777" w:rsidR="00C46007" w:rsidRPr="00C46007" w:rsidRDefault="00C46007" w:rsidP="00C46007">
      <w:pPr>
        <w:pStyle w:val="EndNoteBibliography"/>
        <w:ind w:left="720" w:hanging="720"/>
        <w:rPr>
          <w:noProof/>
        </w:rPr>
      </w:pPr>
      <w:r w:rsidRPr="00C46007">
        <w:rPr>
          <w:noProof/>
        </w:rPr>
        <w:t>62.</w:t>
      </w:r>
      <w:r w:rsidRPr="00C46007">
        <w:rPr>
          <w:noProof/>
        </w:rPr>
        <w:tab/>
        <w:t xml:space="preserve">Soh BP, Lee W, McEntee MF, Kench PL, Reed WM, Heard R, Chakraborty DP, Brennan PC. Screening Mammography: Test Set Data Can Reasonably Describe Actual Clinical Reporting. </w:t>
      </w:r>
      <w:r w:rsidRPr="00C46007">
        <w:rPr>
          <w:i/>
          <w:noProof/>
        </w:rPr>
        <w:t xml:space="preserve">Radiology. </w:t>
      </w:r>
      <w:r w:rsidRPr="00C46007">
        <w:rPr>
          <w:noProof/>
        </w:rPr>
        <w:t>2013;268(1):46-53.</w:t>
      </w:r>
    </w:p>
    <w:p w14:paraId="0290B219" w14:textId="77777777" w:rsidR="00C46007" w:rsidRPr="00C46007" w:rsidRDefault="00C46007" w:rsidP="00C46007">
      <w:pPr>
        <w:pStyle w:val="EndNoteBibliography"/>
        <w:ind w:left="720" w:hanging="720"/>
        <w:rPr>
          <w:noProof/>
        </w:rPr>
      </w:pPr>
      <w:r w:rsidRPr="00C46007">
        <w:rPr>
          <w:noProof/>
        </w:rPr>
        <w:t>63.</w:t>
      </w:r>
      <w:r w:rsidRPr="00C46007">
        <w:rPr>
          <w:noProof/>
        </w:rPr>
        <w:tab/>
        <w:t xml:space="preserve">Soh BP, Lee WB, McEntee MF, Kench PL, Reed WM, Heard R, Chakraborty DP, Brennan PC. Mammography test sets: Reading location and prior images do not affect group performance. </w:t>
      </w:r>
      <w:r w:rsidRPr="00C46007">
        <w:rPr>
          <w:i/>
          <w:noProof/>
        </w:rPr>
        <w:t xml:space="preserve">Clinical radiology. </w:t>
      </w:r>
      <w:r w:rsidRPr="00C46007">
        <w:rPr>
          <w:noProof/>
        </w:rPr>
        <w:t>2014;69(4):397-402.</w:t>
      </w:r>
    </w:p>
    <w:p w14:paraId="69860610" w14:textId="77777777" w:rsidR="00C46007" w:rsidRPr="00C46007" w:rsidRDefault="00C46007" w:rsidP="00C46007">
      <w:pPr>
        <w:pStyle w:val="EndNoteBibliography"/>
        <w:ind w:left="720" w:hanging="720"/>
        <w:rPr>
          <w:noProof/>
        </w:rPr>
      </w:pPr>
      <w:r w:rsidRPr="00C46007">
        <w:rPr>
          <w:noProof/>
        </w:rPr>
        <w:t>64.</w:t>
      </w:r>
      <w:r w:rsidRPr="00C46007">
        <w:rPr>
          <w:noProof/>
        </w:rPr>
        <w:tab/>
        <w:t xml:space="preserve">Soh BP, Lee WB, Mello-Thoms C, Tapia K, Ryan J, Hung WT, Thompson G, Heard R, Brennan P. Certain performance values arising from mammographic test set readings correlate well with clinical audit. </w:t>
      </w:r>
      <w:r w:rsidRPr="00C46007">
        <w:rPr>
          <w:i/>
          <w:noProof/>
        </w:rPr>
        <w:t xml:space="preserve">Journal of Medical Imaging and Radiation Oncology. </w:t>
      </w:r>
      <w:r w:rsidRPr="00C46007">
        <w:rPr>
          <w:noProof/>
        </w:rPr>
        <w:t>2015;59(4):403-410.</w:t>
      </w:r>
    </w:p>
    <w:p w14:paraId="7FCB33EE" w14:textId="77777777" w:rsidR="00C46007" w:rsidRPr="00C46007" w:rsidRDefault="00C46007" w:rsidP="00C46007">
      <w:pPr>
        <w:pStyle w:val="EndNoteBibliography"/>
        <w:ind w:left="720" w:hanging="720"/>
        <w:rPr>
          <w:noProof/>
        </w:rPr>
      </w:pPr>
      <w:r w:rsidRPr="00C46007">
        <w:rPr>
          <w:noProof/>
        </w:rPr>
        <w:t>65.</w:t>
      </w:r>
      <w:r w:rsidRPr="00C46007">
        <w:rPr>
          <w:noProof/>
        </w:rPr>
        <w:tab/>
        <w:t xml:space="preserve">Stepn-Buksakowska IL, Accurso JM, Diehn FE, Huston J, Kaufmann TJ, Luetmer PH, Wood CP, Yang X, Blezek DJ, Carter R, Hagen C, Horinek D, Hejcl A, Rocek M, Erickson BJ. Computer-aided diagnosis improves detection of small intracranial aneurysms on MRA in a clinical setting. </w:t>
      </w:r>
      <w:r w:rsidRPr="00C46007">
        <w:rPr>
          <w:i/>
          <w:noProof/>
        </w:rPr>
        <w:t xml:space="preserve">American Journal …. </w:t>
      </w:r>
      <w:r w:rsidRPr="00C46007">
        <w:rPr>
          <w:noProof/>
        </w:rPr>
        <w:t>2014;35(10):1897-1902.</w:t>
      </w:r>
    </w:p>
    <w:p w14:paraId="57057F31" w14:textId="77777777" w:rsidR="00C46007" w:rsidRPr="00C46007" w:rsidRDefault="00C46007" w:rsidP="00C46007">
      <w:pPr>
        <w:pStyle w:val="EndNoteBibliography"/>
        <w:ind w:left="720" w:hanging="720"/>
        <w:rPr>
          <w:noProof/>
        </w:rPr>
      </w:pPr>
      <w:r w:rsidRPr="00C46007">
        <w:rPr>
          <w:noProof/>
        </w:rPr>
        <w:t>66.</w:t>
      </w:r>
      <w:r w:rsidRPr="00C46007">
        <w:rPr>
          <w:noProof/>
        </w:rPr>
        <w:tab/>
        <w:t xml:space="preserve">Sugimoto K, Shiraishi J, Moriyasu F, Saito K, Doi K. Improved detection of hepatic metastases with contrast-enhanced low mechanical-index pulse inversion ultrasonography during the liver-specific phase of sonazoid: observer performance study with JAFROC analysis. </w:t>
      </w:r>
      <w:r w:rsidRPr="00C46007">
        <w:rPr>
          <w:i/>
          <w:noProof/>
        </w:rPr>
        <w:t xml:space="preserve">Academic radiology. </w:t>
      </w:r>
      <w:r w:rsidRPr="00C46007">
        <w:rPr>
          <w:noProof/>
        </w:rPr>
        <w:t>2009;16(7):798-809.</w:t>
      </w:r>
    </w:p>
    <w:p w14:paraId="622B4B2B" w14:textId="77777777" w:rsidR="00C46007" w:rsidRPr="00C46007" w:rsidRDefault="00C46007" w:rsidP="00C46007">
      <w:pPr>
        <w:pStyle w:val="EndNoteBibliography"/>
        <w:ind w:left="720" w:hanging="720"/>
        <w:rPr>
          <w:noProof/>
        </w:rPr>
      </w:pPr>
      <w:r w:rsidRPr="00C46007">
        <w:rPr>
          <w:noProof/>
        </w:rPr>
        <w:t>67.</w:t>
      </w:r>
      <w:r w:rsidRPr="00C46007">
        <w:rPr>
          <w:noProof/>
        </w:rPr>
        <w:tab/>
        <w:t xml:space="preserve">Suleiman WI, McEntee MF, Lewis SJ, Rawashdeh MA, Georgian-Smith D, Heard R, Tapia K, Brennan PC. In the digital era, architectural distortion remains a challenging radiological task. </w:t>
      </w:r>
      <w:r w:rsidRPr="00C46007">
        <w:rPr>
          <w:i/>
          <w:noProof/>
        </w:rPr>
        <w:t xml:space="preserve">Clinical Radiology. </w:t>
      </w:r>
      <w:r w:rsidRPr="00C46007">
        <w:rPr>
          <w:noProof/>
        </w:rPr>
        <w:t>2015(NOVEMBER).</w:t>
      </w:r>
    </w:p>
    <w:p w14:paraId="211C1825" w14:textId="77777777" w:rsidR="00C46007" w:rsidRPr="00C46007" w:rsidRDefault="00C46007" w:rsidP="00C46007">
      <w:pPr>
        <w:pStyle w:val="EndNoteBibliography"/>
        <w:ind w:left="720" w:hanging="720"/>
        <w:rPr>
          <w:noProof/>
        </w:rPr>
      </w:pPr>
      <w:r w:rsidRPr="00C46007">
        <w:rPr>
          <w:noProof/>
        </w:rPr>
        <w:t>68.</w:t>
      </w:r>
      <w:r w:rsidRPr="00C46007">
        <w:rPr>
          <w:noProof/>
        </w:rPr>
        <w:tab/>
        <w:t xml:space="preserve">Svahn T, Andersson I, Chakraborty D, Svensson S, Ikeda D, Förnvik D, Mattsson S, Tingberg A, Zackrisson S. The diagnostic accuracy of dual-view digital mammography, single-view breast tomosynthesis and a dual-view combination of breast tomosynthesis and digital mammography in a free-response observer performance study. </w:t>
      </w:r>
      <w:r w:rsidRPr="00C46007">
        <w:rPr>
          <w:i/>
          <w:noProof/>
        </w:rPr>
        <w:t xml:space="preserve">Radiation protection dosimetry. </w:t>
      </w:r>
      <w:r w:rsidRPr="00C46007">
        <w:rPr>
          <w:noProof/>
        </w:rPr>
        <w:t>2010;139(1-3):113-117.</w:t>
      </w:r>
    </w:p>
    <w:p w14:paraId="3EA6CE65" w14:textId="77777777" w:rsidR="00C46007" w:rsidRPr="00C46007" w:rsidRDefault="00C46007" w:rsidP="00C46007">
      <w:pPr>
        <w:pStyle w:val="EndNoteBibliography"/>
        <w:ind w:left="720" w:hanging="720"/>
        <w:rPr>
          <w:noProof/>
        </w:rPr>
      </w:pPr>
      <w:r w:rsidRPr="00C46007">
        <w:rPr>
          <w:noProof/>
        </w:rPr>
        <w:t>69.</w:t>
      </w:r>
      <w:r w:rsidRPr="00C46007">
        <w:rPr>
          <w:noProof/>
        </w:rPr>
        <w:tab/>
        <w:t xml:space="preserve">Svahn T, Hemdal B, Ruschin M, Chakraborty DP, Andersson I, Tingberg a, Mattsson S. Dose reduction and its influence on diagnostic accuracy and radiation risk in digital mammography: an observer performance study using an anthropomorphic breast phantom. </w:t>
      </w:r>
      <w:r w:rsidRPr="00C46007">
        <w:rPr>
          <w:i/>
          <w:noProof/>
        </w:rPr>
        <w:t xml:space="preserve">The British journal of radiology. </w:t>
      </w:r>
      <w:r w:rsidRPr="00C46007">
        <w:rPr>
          <w:noProof/>
        </w:rPr>
        <w:t>2007;80(955):557-562.</w:t>
      </w:r>
    </w:p>
    <w:p w14:paraId="0F473CBD" w14:textId="77777777" w:rsidR="00C46007" w:rsidRPr="00C46007" w:rsidRDefault="00C46007" w:rsidP="00C46007">
      <w:pPr>
        <w:pStyle w:val="EndNoteBibliography"/>
        <w:ind w:left="720" w:hanging="720"/>
        <w:rPr>
          <w:noProof/>
        </w:rPr>
      </w:pPr>
      <w:r w:rsidRPr="00C46007">
        <w:rPr>
          <w:noProof/>
        </w:rPr>
        <w:t>70.</w:t>
      </w:r>
      <w:r w:rsidRPr="00C46007">
        <w:rPr>
          <w:noProof/>
        </w:rPr>
        <w:tab/>
        <w:t xml:space="preserve">Szucs-Farkas Z, Schick A, Cullmann JL, Ebner L, Megyeri B, Vock P, Christe A. Comparison of dual-energy subtraction and electronic bone suppression combined with computer-aided detection on chest radiographs: effect on human observers' performance in nodule detection. </w:t>
      </w:r>
      <w:r w:rsidRPr="00C46007">
        <w:rPr>
          <w:i/>
          <w:noProof/>
        </w:rPr>
        <w:t xml:space="preserve">AJR. American journal of roentgenology. </w:t>
      </w:r>
      <w:r w:rsidRPr="00C46007">
        <w:rPr>
          <w:noProof/>
        </w:rPr>
        <w:t>2013;200(5):1006-1013.</w:t>
      </w:r>
    </w:p>
    <w:p w14:paraId="6C2B2276" w14:textId="77777777" w:rsidR="00C46007" w:rsidRPr="00C46007" w:rsidRDefault="00C46007" w:rsidP="00C46007">
      <w:pPr>
        <w:pStyle w:val="EndNoteBibliography"/>
        <w:ind w:left="720" w:hanging="720"/>
        <w:rPr>
          <w:noProof/>
        </w:rPr>
      </w:pPr>
      <w:r w:rsidRPr="00C46007">
        <w:rPr>
          <w:noProof/>
        </w:rPr>
        <w:t>71.</w:t>
      </w:r>
      <w:r w:rsidRPr="00C46007">
        <w:rPr>
          <w:noProof/>
        </w:rPr>
        <w:tab/>
        <w:t xml:space="preserve">Taylor-Phillips S, Wallis MG, Duncan A, Gale aG. Use of prior mammograms in the transition to digital mammography: A performance and cost analysis. </w:t>
      </w:r>
      <w:r w:rsidRPr="00C46007">
        <w:rPr>
          <w:i/>
          <w:noProof/>
        </w:rPr>
        <w:t xml:space="preserve">European journal of radiology. </w:t>
      </w:r>
      <w:r w:rsidRPr="00C46007">
        <w:rPr>
          <w:noProof/>
        </w:rPr>
        <w:t>2010.</w:t>
      </w:r>
    </w:p>
    <w:p w14:paraId="736E5546" w14:textId="77777777" w:rsidR="00C46007" w:rsidRPr="00C46007" w:rsidRDefault="00C46007" w:rsidP="00C46007">
      <w:pPr>
        <w:pStyle w:val="EndNoteBibliography"/>
        <w:ind w:left="720" w:hanging="720"/>
        <w:rPr>
          <w:noProof/>
        </w:rPr>
      </w:pPr>
      <w:r w:rsidRPr="00C46007">
        <w:rPr>
          <w:noProof/>
        </w:rPr>
        <w:t>72.</w:t>
      </w:r>
      <w:r w:rsidRPr="00C46007">
        <w:rPr>
          <w:noProof/>
        </w:rPr>
        <w:tab/>
        <w:t xml:space="preserve">Thompson J, Hogg P, Higham S, Manning D. Accurate localization of incidental findings on the computed tomography attenuation correction image. </w:t>
      </w:r>
      <w:r w:rsidRPr="00C46007">
        <w:rPr>
          <w:i/>
          <w:noProof/>
        </w:rPr>
        <w:t xml:space="preserve">Nuclear Medicine Communications. </w:t>
      </w:r>
      <w:r w:rsidRPr="00C46007">
        <w:rPr>
          <w:noProof/>
        </w:rPr>
        <w:t>2013;34(2):180-184.</w:t>
      </w:r>
    </w:p>
    <w:p w14:paraId="47B7BCBC" w14:textId="77777777" w:rsidR="00C46007" w:rsidRPr="00C46007" w:rsidRDefault="00C46007" w:rsidP="00C46007">
      <w:pPr>
        <w:pStyle w:val="EndNoteBibliography"/>
        <w:ind w:left="720" w:hanging="720"/>
        <w:rPr>
          <w:noProof/>
        </w:rPr>
      </w:pPr>
      <w:r w:rsidRPr="00C46007">
        <w:rPr>
          <w:noProof/>
        </w:rPr>
        <w:t>73.</w:t>
      </w:r>
      <w:r w:rsidRPr="00C46007">
        <w:rPr>
          <w:noProof/>
        </w:rPr>
        <w:tab/>
        <w:t xml:space="preserve">Thompson J, Hogg P, Thompson S, Manning D, Szczepura K. ROCView: prototype software for data collection in jackknife alternative free-response receiver operating characteristic analysis. </w:t>
      </w:r>
      <w:r w:rsidRPr="00C46007">
        <w:rPr>
          <w:i/>
          <w:noProof/>
        </w:rPr>
        <w:t xml:space="preserve">The British journal of radiology. </w:t>
      </w:r>
      <w:r w:rsidRPr="00C46007">
        <w:rPr>
          <w:noProof/>
        </w:rPr>
        <w:t>2012:1-7.</w:t>
      </w:r>
    </w:p>
    <w:p w14:paraId="407FF1A3" w14:textId="77777777" w:rsidR="00C46007" w:rsidRPr="00C46007" w:rsidRDefault="00C46007" w:rsidP="00C46007">
      <w:pPr>
        <w:pStyle w:val="EndNoteBibliography"/>
        <w:ind w:left="720" w:hanging="720"/>
        <w:rPr>
          <w:noProof/>
        </w:rPr>
      </w:pPr>
      <w:r w:rsidRPr="00C46007">
        <w:rPr>
          <w:noProof/>
        </w:rPr>
        <w:t>74.</w:t>
      </w:r>
      <w:r w:rsidRPr="00C46007">
        <w:rPr>
          <w:noProof/>
        </w:rPr>
        <w:tab/>
        <w:t xml:space="preserve">Thompson JD, Chakraborty DP, Szczepura K, Vamvakas I, Tootell A, Manning DJ, Hogg P. A phantom-based JAFROC observer study of two CT reconstruction methods: the search for optimisation of lesion detection and effective dose. </w:t>
      </w:r>
      <w:r w:rsidRPr="00C46007">
        <w:rPr>
          <w:i/>
          <w:noProof/>
        </w:rPr>
        <w:t xml:space="preserve">SPIE Proceedings Medical Imaging. </w:t>
      </w:r>
      <w:r w:rsidRPr="00C46007">
        <w:rPr>
          <w:noProof/>
        </w:rPr>
        <w:t>2015;9416:94160B-94160B.</w:t>
      </w:r>
    </w:p>
    <w:p w14:paraId="44E8963A" w14:textId="77777777" w:rsidR="00C46007" w:rsidRPr="00C46007" w:rsidRDefault="00C46007" w:rsidP="00C46007">
      <w:pPr>
        <w:pStyle w:val="EndNoteBibliography"/>
        <w:ind w:left="720" w:hanging="720"/>
        <w:rPr>
          <w:noProof/>
        </w:rPr>
      </w:pPr>
      <w:r w:rsidRPr="00C46007">
        <w:rPr>
          <w:noProof/>
        </w:rPr>
        <w:t>75.</w:t>
      </w:r>
      <w:r w:rsidRPr="00C46007">
        <w:rPr>
          <w:noProof/>
        </w:rPr>
        <w:tab/>
        <w:t xml:space="preserve">Thompson JD, Manning DJ, Hogg P. The value of observer performance studies in dose optimization: a focus on free-response receiver operating characteristic methods. </w:t>
      </w:r>
      <w:r w:rsidRPr="00C46007">
        <w:rPr>
          <w:i/>
          <w:noProof/>
        </w:rPr>
        <w:t xml:space="preserve">Journal of nuclear medicine technology. </w:t>
      </w:r>
      <w:r w:rsidRPr="00C46007">
        <w:rPr>
          <w:noProof/>
        </w:rPr>
        <w:t>2013;41(2):57-64.</w:t>
      </w:r>
    </w:p>
    <w:p w14:paraId="6BDD798F" w14:textId="77777777" w:rsidR="00C46007" w:rsidRPr="00C46007" w:rsidRDefault="00C46007" w:rsidP="00C46007">
      <w:pPr>
        <w:pStyle w:val="EndNoteBibliography"/>
        <w:ind w:left="720" w:hanging="720"/>
        <w:rPr>
          <w:noProof/>
        </w:rPr>
      </w:pPr>
      <w:r w:rsidRPr="00C46007">
        <w:rPr>
          <w:noProof/>
        </w:rPr>
        <w:t>76.</w:t>
      </w:r>
      <w:r w:rsidRPr="00C46007">
        <w:rPr>
          <w:noProof/>
        </w:rPr>
        <w:tab/>
        <w:t xml:space="preserve">Timberg P, Dustler M, Petersson H, Tingberg A, Zackrisson S. Detection of calcification clusters in digital breast tomosynthesis slices at different dose levels utilizing a SRSAR reconstruction and JAFROC. </w:t>
      </w:r>
      <w:r w:rsidRPr="00C46007">
        <w:rPr>
          <w:i/>
          <w:noProof/>
        </w:rPr>
        <w:t xml:space="preserve">Proc. SPIE Medical Imaging. </w:t>
      </w:r>
      <w:r w:rsidRPr="00C46007">
        <w:rPr>
          <w:noProof/>
        </w:rPr>
        <w:t>2015;9416:941604-941604.</w:t>
      </w:r>
    </w:p>
    <w:p w14:paraId="0CA60667" w14:textId="77777777" w:rsidR="00C46007" w:rsidRPr="00C46007" w:rsidRDefault="00C46007" w:rsidP="00C46007">
      <w:pPr>
        <w:pStyle w:val="EndNoteBibliography"/>
        <w:ind w:left="720" w:hanging="720"/>
        <w:rPr>
          <w:noProof/>
        </w:rPr>
      </w:pPr>
      <w:r w:rsidRPr="00C46007">
        <w:rPr>
          <w:noProof/>
        </w:rPr>
        <w:t>77.</w:t>
      </w:r>
      <w:r w:rsidRPr="00C46007">
        <w:rPr>
          <w:noProof/>
        </w:rPr>
        <w:tab/>
        <w:t>Users J. JAFROC software.100-100.</w:t>
      </w:r>
    </w:p>
    <w:p w14:paraId="1FBA2AA5" w14:textId="77777777" w:rsidR="00C46007" w:rsidRPr="00C46007" w:rsidRDefault="00C46007" w:rsidP="00C46007">
      <w:pPr>
        <w:pStyle w:val="EndNoteBibliography"/>
        <w:ind w:left="720" w:hanging="720"/>
        <w:rPr>
          <w:noProof/>
        </w:rPr>
      </w:pPr>
      <w:r w:rsidRPr="00C46007">
        <w:rPr>
          <w:noProof/>
        </w:rPr>
        <w:t>78.</w:t>
      </w:r>
      <w:r w:rsidRPr="00C46007">
        <w:rPr>
          <w:noProof/>
        </w:rPr>
        <w:tab/>
        <w:t>Users J. JAFROC software. 2015:1-1.</w:t>
      </w:r>
    </w:p>
    <w:p w14:paraId="1EF8206A" w14:textId="77777777" w:rsidR="00C46007" w:rsidRPr="00C46007" w:rsidRDefault="00C46007" w:rsidP="00C46007">
      <w:pPr>
        <w:pStyle w:val="EndNoteBibliography"/>
        <w:ind w:left="720" w:hanging="720"/>
        <w:rPr>
          <w:noProof/>
        </w:rPr>
      </w:pPr>
      <w:r w:rsidRPr="00C46007">
        <w:rPr>
          <w:noProof/>
        </w:rPr>
        <w:t>79.</w:t>
      </w:r>
      <w:r w:rsidRPr="00C46007">
        <w:rPr>
          <w:noProof/>
        </w:rPr>
        <w:tab/>
        <w:t xml:space="preserve">Vikgren J, Zachrisson S, Svalkvist A, Johnsson ÅA, Boijsen M, Flinck A, Kheddache S, Båth M. Comparison of Chest Tomosynthesis and Chest Radiography for Detection of Pulmonary Nodules: Human Observer Study of Clinical Cases1. </w:t>
      </w:r>
      <w:r w:rsidRPr="00C46007">
        <w:rPr>
          <w:i/>
          <w:noProof/>
        </w:rPr>
        <w:t xml:space="preserve">Radiology. </w:t>
      </w:r>
      <w:r w:rsidRPr="00C46007">
        <w:rPr>
          <w:noProof/>
        </w:rPr>
        <w:t>2008;249(3):1034-1034.</w:t>
      </w:r>
    </w:p>
    <w:p w14:paraId="31088E47" w14:textId="77777777" w:rsidR="00C46007" w:rsidRPr="00C46007" w:rsidRDefault="00C46007" w:rsidP="00C46007">
      <w:pPr>
        <w:pStyle w:val="EndNoteBibliography"/>
        <w:ind w:left="720" w:hanging="720"/>
        <w:rPr>
          <w:noProof/>
        </w:rPr>
      </w:pPr>
      <w:r w:rsidRPr="00C46007">
        <w:rPr>
          <w:noProof/>
        </w:rPr>
        <w:t>80.</w:t>
      </w:r>
      <w:r w:rsidRPr="00C46007">
        <w:rPr>
          <w:noProof/>
        </w:rPr>
        <w:tab/>
        <w:t xml:space="preserve">Volokh L. Exploring FROC paradigm: initial experience with clinical applications. </w:t>
      </w:r>
      <w:r w:rsidRPr="00C46007">
        <w:rPr>
          <w:i/>
          <w:noProof/>
        </w:rPr>
        <w:t xml:space="preserve">Proceedings of SPIE. </w:t>
      </w:r>
      <w:r w:rsidRPr="00C46007">
        <w:rPr>
          <w:noProof/>
        </w:rPr>
        <w:t>2006;6146:61460D-61460D-61412.</w:t>
      </w:r>
    </w:p>
    <w:p w14:paraId="2CB6F8AD" w14:textId="77777777" w:rsidR="00C46007" w:rsidRPr="00C46007" w:rsidRDefault="00C46007" w:rsidP="00C46007">
      <w:pPr>
        <w:pStyle w:val="EndNoteBibliography"/>
        <w:ind w:left="720" w:hanging="720"/>
        <w:rPr>
          <w:noProof/>
        </w:rPr>
      </w:pPr>
      <w:r w:rsidRPr="00C46007">
        <w:rPr>
          <w:noProof/>
        </w:rPr>
        <w:t>81.</w:t>
      </w:r>
      <w:r w:rsidRPr="00C46007">
        <w:rPr>
          <w:noProof/>
        </w:rPr>
        <w:tab/>
        <w:t xml:space="preserve">Warren LM, Given-Wilson RM, Wallis MG, Cooke J, Halling-Brown MD, Mackenzie A, Chakraborty DP, Bosmans H, Dance DR, Young KC. The Effect of Image Processing on the Detection of Cancers in Digital Mammography. </w:t>
      </w:r>
      <w:r w:rsidRPr="00C46007">
        <w:rPr>
          <w:i/>
          <w:noProof/>
        </w:rPr>
        <w:t xml:space="preserve">AJR. American journal of roentgenology. </w:t>
      </w:r>
      <w:r w:rsidRPr="00C46007">
        <w:rPr>
          <w:noProof/>
        </w:rPr>
        <w:t>2014;203(2):387-393.</w:t>
      </w:r>
    </w:p>
    <w:p w14:paraId="3360060C" w14:textId="77777777" w:rsidR="00C46007" w:rsidRPr="00C46007" w:rsidRDefault="00C46007" w:rsidP="00C46007">
      <w:pPr>
        <w:pStyle w:val="EndNoteBibliography"/>
        <w:ind w:left="720" w:hanging="720"/>
        <w:rPr>
          <w:noProof/>
        </w:rPr>
      </w:pPr>
      <w:r w:rsidRPr="00C46007">
        <w:rPr>
          <w:noProof/>
        </w:rPr>
        <w:t>82.</w:t>
      </w:r>
      <w:r w:rsidRPr="00C46007">
        <w:rPr>
          <w:noProof/>
        </w:rPr>
        <w:tab/>
        <w:t xml:space="preserve">Wei J, Chan H-P, Sahiner B, Zhou C, Hadjiiski LM, Roubidoux Ma, Helvie Ma. Computer-aided detection of breast masses on mammograms: Dual system approach with two-view analysis. </w:t>
      </w:r>
      <w:r w:rsidRPr="00C46007">
        <w:rPr>
          <w:i/>
          <w:noProof/>
        </w:rPr>
        <w:t xml:space="preserve">Medical Physics. </w:t>
      </w:r>
      <w:r w:rsidRPr="00C46007">
        <w:rPr>
          <w:noProof/>
        </w:rPr>
        <w:t>2009;36(10):4451-4451.</w:t>
      </w:r>
    </w:p>
    <w:p w14:paraId="20A5444B" w14:textId="77777777" w:rsidR="00C46007" w:rsidRPr="00C46007" w:rsidRDefault="00C46007" w:rsidP="00C46007">
      <w:pPr>
        <w:pStyle w:val="EndNoteBibliography"/>
        <w:ind w:left="720" w:hanging="720"/>
        <w:rPr>
          <w:noProof/>
        </w:rPr>
      </w:pPr>
      <w:r w:rsidRPr="00C46007">
        <w:rPr>
          <w:noProof/>
        </w:rPr>
        <w:t>83.</w:t>
      </w:r>
      <w:r w:rsidRPr="00C46007">
        <w:rPr>
          <w:noProof/>
        </w:rPr>
        <w:tab/>
        <w:t xml:space="preserve">Woo JH, Henry LP, Krejza J, Melhem ER. Detection of Simulated Multiple Sclerosis Lesions on T2-weighted and FLAIR Images of the Brain: Observer Performance1. </w:t>
      </w:r>
      <w:r w:rsidRPr="00C46007">
        <w:rPr>
          <w:i/>
          <w:noProof/>
        </w:rPr>
        <w:t xml:space="preserve">Radiology. </w:t>
      </w:r>
      <w:r w:rsidRPr="00C46007">
        <w:rPr>
          <w:noProof/>
        </w:rPr>
        <w:t>2006;241(1):206-212.</w:t>
      </w:r>
    </w:p>
    <w:p w14:paraId="6CE96809" w14:textId="77777777" w:rsidR="00C46007" w:rsidRPr="00C46007" w:rsidRDefault="00C46007" w:rsidP="00C46007">
      <w:pPr>
        <w:pStyle w:val="EndNoteBibliography"/>
        <w:ind w:left="720" w:hanging="720"/>
        <w:rPr>
          <w:noProof/>
        </w:rPr>
      </w:pPr>
      <w:r w:rsidRPr="00C46007">
        <w:rPr>
          <w:noProof/>
        </w:rPr>
        <w:t>84.</w:t>
      </w:r>
      <w:r w:rsidRPr="00C46007">
        <w:rPr>
          <w:noProof/>
        </w:rPr>
        <w:tab/>
        <w:t xml:space="preserve">Wu Y-T, Wei J, Hadjiiski LM, Sahiner B, Zhou C, Ge J, Shi J, Zhang Y, Chan H-P. Bilateral analysis based false positive reduction for computer-aided mass detection. </w:t>
      </w:r>
      <w:r w:rsidRPr="00C46007">
        <w:rPr>
          <w:i/>
          <w:noProof/>
        </w:rPr>
        <w:t xml:space="preserve">Medical Physics. </w:t>
      </w:r>
      <w:r w:rsidRPr="00C46007">
        <w:rPr>
          <w:noProof/>
        </w:rPr>
        <w:t>2007;34(8):3334-3334.</w:t>
      </w:r>
    </w:p>
    <w:p w14:paraId="7A34B7B4" w14:textId="77777777" w:rsidR="00C46007" w:rsidRPr="00C46007" w:rsidRDefault="00C46007" w:rsidP="00C46007">
      <w:pPr>
        <w:pStyle w:val="EndNoteBibliography"/>
        <w:ind w:left="720" w:hanging="720"/>
        <w:rPr>
          <w:noProof/>
        </w:rPr>
      </w:pPr>
      <w:r w:rsidRPr="00C46007">
        <w:rPr>
          <w:noProof/>
        </w:rPr>
        <w:t>85.</w:t>
      </w:r>
      <w:r w:rsidRPr="00C46007">
        <w:rPr>
          <w:noProof/>
        </w:rPr>
        <w:tab/>
        <w:t xml:space="preserve">Yamada Y, Jinzaki M, Hasegawa I. Fast scanning tomosynthesis for the detection of pulmonary nodules: diagnostic performance compared with chest radiography, using multidetector-row computed. </w:t>
      </w:r>
      <w:r w:rsidRPr="00C46007">
        <w:rPr>
          <w:i/>
          <w:noProof/>
        </w:rPr>
        <w:t xml:space="preserve">Investigative …. </w:t>
      </w:r>
      <w:r w:rsidRPr="00C46007">
        <w:rPr>
          <w:noProof/>
        </w:rPr>
        <w:t>2011;46(8):471-477.</w:t>
      </w:r>
    </w:p>
    <w:p w14:paraId="1574A5B5" w14:textId="77777777" w:rsidR="00C46007" w:rsidRPr="00C46007" w:rsidRDefault="00C46007" w:rsidP="00C46007">
      <w:pPr>
        <w:pStyle w:val="EndNoteBibliography"/>
        <w:ind w:left="720" w:hanging="720"/>
        <w:rPr>
          <w:noProof/>
        </w:rPr>
      </w:pPr>
      <w:r w:rsidRPr="00C46007">
        <w:rPr>
          <w:noProof/>
        </w:rPr>
        <w:t>86.</w:t>
      </w:r>
      <w:r w:rsidRPr="00C46007">
        <w:rPr>
          <w:noProof/>
        </w:rPr>
        <w:tab/>
        <w:t xml:space="preserve">Yanagawa M, Honda O, Yoshida S, Ono Y, Inoue A, Daimon T, Sumikawa H, Mihara N, Johkoh T, Tomiyama N, Nakamura H. Commercially available computer-aided detection system for pulmonary nodules on thin-section images using 64 detectors-row CT: preliminary study of 48 cases. </w:t>
      </w:r>
      <w:r w:rsidRPr="00C46007">
        <w:rPr>
          <w:i/>
          <w:noProof/>
        </w:rPr>
        <w:t xml:space="preserve">Academic radiology. </w:t>
      </w:r>
      <w:r w:rsidRPr="00C46007">
        <w:rPr>
          <w:noProof/>
        </w:rPr>
        <w:t>2009;16(8):924-933.</w:t>
      </w:r>
    </w:p>
    <w:p w14:paraId="0D09980A" w14:textId="77777777" w:rsidR="00C46007" w:rsidRPr="00C46007" w:rsidRDefault="00C46007" w:rsidP="00C46007">
      <w:pPr>
        <w:pStyle w:val="EndNoteBibliography"/>
        <w:ind w:left="720" w:hanging="720"/>
        <w:rPr>
          <w:noProof/>
        </w:rPr>
      </w:pPr>
      <w:r w:rsidRPr="00C46007">
        <w:rPr>
          <w:noProof/>
        </w:rPr>
        <w:t>87.</w:t>
      </w:r>
      <w:r w:rsidRPr="00C46007">
        <w:rPr>
          <w:noProof/>
        </w:rPr>
        <w:tab/>
        <w:t xml:space="preserve">Yoon HJ, Chung MJ, Hwang HS, Moon JW. Adaptive Statistical Iterative Reconstruction-Applied Ultra-Low-Dose CT with Radiography-Comparable Radiation Dose : Usefulness for Lung Nodule Detection. </w:t>
      </w:r>
      <w:r w:rsidRPr="00C46007">
        <w:rPr>
          <w:i/>
          <w:noProof/>
        </w:rPr>
        <w:t xml:space="preserve">Korean journal of radiology. </w:t>
      </w:r>
      <w:r w:rsidRPr="00C46007">
        <w:rPr>
          <w:noProof/>
        </w:rPr>
        <w:t>2015;16(5):1132-1141.</w:t>
      </w:r>
    </w:p>
    <w:p w14:paraId="41BC89BB" w14:textId="77777777" w:rsidR="00C46007" w:rsidRPr="00C46007" w:rsidRDefault="00C46007" w:rsidP="00C46007">
      <w:pPr>
        <w:pStyle w:val="EndNoteBibliography"/>
        <w:ind w:left="720" w:hanging="720"/>
        <w:rPr>
          <w:noProof/>
        </w:rPr>
      </w:pPr>
      <w:r w:rsidRPr="00C46007">
        <w:rPr>
          <w:noProof/>
        </w:rPr>
        <w:t>88.</w:t>
      </w:r>
      <w:r w:rsidRPr="00C46007">
        <w:rPr>
          <w:noProof/>
        </w:rPr>
        <w:tab/>
        <w:t xml:space="preserve">Yoon JH, Lee JM, Lee ES, Baek J, Lee S, Iwadate Y, Han JK, Choi BI. Navigated three-dimensional T1-weighted gradient-echo sequence for gadoxetic acid liver magnetic resonance imaging in patients with limited breath-holding capacity. </w:t>
      </w:r>
      <w:r w:rsidRPr="00C46007">
        <w:rPr>
          <w:i/>
          <w:noProof/>
        </w:rPr>
        <w:t xml:space="preserve">Abdominal Imaging. </w:t>
      </w:r>
      <w:r w:rsidRPr="00C46007">
        <w:rPr>
          <w:noProof/>
        </w:rPr>
        <w:t>2014;40(2):278-288.</w:t>
      </w:r>
    </w:p>
    <w:p w14:paraId="5CBEDCBC" w14:textId="77777777" w:rsidR="00C46007" w:rsidRPr="00C46007" w:rsidRDefault="00C46007" w:rsidP="00C46007">
      <w:pPr>
        <w:pStyle w:val="EndNoteBibliography"/>
        <w:ind w:left="720" w:hanging="720"/>
        <w:rPr>
          <w:noProof/>
        </w:rPr>
      </w:pPr>
      <w:r w:rsidRPr="00C46007">
        <w:rPr>
          <w:noProof/>
        </w:rPr>
        <w:t>89.</w:t>
      </w:r>
      <w:r w:rsidRPr="00C46007">
        <w:rPr>
          <w:noProof/>
        </w:rPr>
        <w:tab/>
        <w:t xml:space="preserve">Yu MH, Kim JH, Yoon JH, Kim HC, Chung JW. Small (≤ 1-cm) Hepatocellular Carcinoma: Diagnostic Performance and Imaging Features at Gadoxetic Acid–enhanced MR Imaging. </w:t>
      </w:r>
      <w:r w:rsidRPr="00C46007">
        <w:rPr>
          <w:i/>
          <w:noProof/>
        </w:rPr>
        <w:t xml:space="preserve">Radiology. </w:t>
      </w:r>
      <w:r w:rsidRPr="00C46007">
        <w:rPr>
          <w:noProof/>
        </w:rPr>
        <w:t>2014;271(3):748-760.</w:t>
      </w:r>
    </w:p>
    <w:p w14:paraId="56EF6FCB" w14:textId="77777777" w:rsidR="00C46007" w:rsidRPr="00C46007" w:rsidRDefault="00C46007" w:rsidP="00C46007">
      <w:pPr>
        <w:pStyle w:val="EndNoteBibliography"/>
        <w:ind w:left="720" w:hanging="720"/>
        <w:rPr>
          <w:noProof/>
        </w:rPr>
      </w:pPr>
      <w:r w:rsidRPr="00C46007">
        <w:rPr>
          <w:noProof/>
        </w:rPr>
        <w:t>90.</w:t>
      </w:r>
      <w:r w:rsidRPr="00C46007">
        <w:rPr>
          <w:noProof/>
        </w:rPr>
        <w:tab/>
        <w:t xml:space="preserve">Zachrisson S, Vikgren J, Svalkvist A, Johnsson aa, Boijsen M, Flinck A, Månsson LG, Kheddache S, Båth M. Effect of clinical experience of chest tomosynthesis on detection of pulmonary nodules. </w:t>
      </w:r>
      <w:r w:rsidRPr="00C46007">
        <w:rPr>
          <w:i/>
          <w:noProof/>
        </w:rPr>
        <w:t xml:space="preserve">Acta radiologica (Stockholm, Sweden : 1987). </w:t>
      </w:r>
      <w:r w:rsidRPr="00C46007">
        <w:rPr>
          <w:noProof/>
        </w:rPr>
        <w:t>2009;50(8):884-891.</w:t>
      </w:r>
    </w:p>
    <w:p w14:paraId="24C983B6" w14:textId="77777777" w:rsidR="00C46007" w:rsidRPr="00C46007" w:rsidRDefault="00C46007" w:rsidP="00C46007">
      <w:pPr>
        <w:pStyle w:val="EndNoteBibliography"/>
        <w:ind w:left="720" w:hanging="720"/>
        <w:rPr>
          <w:noProof/>
        </w:rPr>
      </w:pPr>
      <w:r w:rsidRPr="00C46007">
        <w:rPr>
          <w:noProof/>
        </w:rPr>
        <w:t>91.</w:t>
      </w:r>
      <w:r w:rsidRPr="00C46007">
        <w:rPr>
          <w:noProof/>
        </w:rPr>
        <w:tab/>
        <w:t xml:space="preserve">Zachrisson S, Vikgren J, Svalkvist A, Johnsson Åa, Boijsen M, Flinck A, Månsson LG, Kheddache S, Båth M. Evaluation of chest tomosynthesis for the detection of pulmonary nodules: effect of clinical experience and comparison with chest radiography. </w:t>
      </w:r>
      <w:r w:rsidRPr="00C46007">
        <w:rPr>
          <w:i/>
          <w:noProof/>
        </w:rPr>
        <w:t xml:space="preserve">Proceedings of SPIE. </w:t>
      </w:r>
      <w:r w:rsidRPr="00C46007">
        <w:rPr>
          <w:noProof/>
        </w:rPr>
        <w:t>2009;7263(December 2006):72630Z-72630Z-72610.</w:t>
      </w:r>
    </w:p>
    <w:p w14:paraId="4EFDACD4" w14:textId="77777777" w:rsidR="00C46007" w:rsidRPr="00C46007" w:rsidRDefault="00C46007" w:rsidP="00C46007">
      <w:pPr>
        <w:pStyle w:val="EndNoteBibliography"/>
        <w:ind w:left="720" w:hanging="720"/>
        <w:rPr>
          <w:noProof/>
        </w:rPr>
      </w:pPr>
      <w:r w:rsidRPr="00C46007">
        <w:rPr>
          <w:noProof/>
        </w:rPr>
        <w:t>92.</w:t>
      </w:r>
      <w:r w:rsidRPr="00C46007">
        <w:rPr>
          <w:noProof/>
        </w:rPr>
        <w:tab/>
        <w:t xml:space="preserve">Zanca F, Chakraborty DP, Marchal G, Bosmans H. Consistency of methods for analysing location-specific data. </w:t>
      </w:r>
      <w:r w:rsidRPr="00C46007">
        <w:rPr>
          <w:i/>
          <w:noProof/>
        </w:rPr>
        <w:t xml:space="preserve">Radiation protection dosimetry. </w:t>
      </w:r>
      <w:r w:rsidRPr="00C46007">
        <w:rPr>
          <w:noProof/>
        </w:rPr>
        <w:t>2010;139(1-3):52-56.</w:t>
      </w:r>
    </w:p>
    <w:p w14:paraId="537C11F0" w14:textId="77777777" w:rsidR="00C46007" w:rsidRPr="00C46007" w:rsidRDefault="00C46007" w:rsidP="00C46007">
      <w:pPr>
        <w:pStyle w:val="EndNoteBibliography"/>
        <w:ind w:left="720" w:hanging="720"/>
        <w:rPr>
          <w:noProof/>
        </w:rPr>
      </w:pPr>
      <w:r w:rsidRPr="00C46007">
        <w:rPr>
          <w:noProof/>
        </w:rPr>
        <w:t>93.</w:t>
      </w:r>
      <w:r w:rsidRPr="00C46007">
        <w:rPr>
          <w:noProof/>
        </w:rPr>
        <w:tab/>
        <w:t xml:space="preserve">Zanca F, Jacobs J, Van Ongeval C, Claus F, Celis V, Geniets C, Provost V, Pauwels H, Marchal G, Bosmans H. Evaluation of clinical image processing algorithms used in digital mammography. </w:t>
      </w:r>
      <w:r w:rsidRPr="00C46007">
        <w:rPr>
          <w:i/>
          <w:noProof/>
        </w:rPr>
        <w:t xml:space="preserve">Medical Physics. </w:t>
      </w:r>
      <w:r w:rsidRPr="00C46007">
        <w:rPr>
          <w:noProof/>
        </w:rPr>
        <w:t>2009;36(3):765-765.</w:t>
      </w:r>
    </w:p>
    <w:p w14:paraId="6616D664" w14:textId="77777777" w:rsidR="00C46007" w:rsidRPr="00C46007" w:rsidRDefault="00C46007" w:rsidP="00C46007">
      <w:pPr>
        <w:pStyle w:val="EndNoteBibliography"/>
        <w:ind w:left="720" w:hanging="720"/>
        <w:rPr>
          <w:noProof/>
        </w:rPr>
      </w:pPr>
      <w:r w:rsidRPr="00C46007">
        <w:rPr>
          <w:noProof/>
        </w:rPr>
        <w:t>94.</w:t>
      </w:r>
      <w:r w:rsidRPr="00C46007">
        <w:rPr>
          <w:noProof/>
        </w:rPr>
        <w:tab/>
        <w:t>Zhang L, Cavaro-ménard C, Callet PL, Zhang L, Callet PL, Ge D. A MULTI-SLICE MODEL OBSERVER FOR MEDICAL IMAGE QUALITY ASSESSMENT. 2015(APRIL):1-6.</w:t>
      </w:r>
    </w:p>
    <w:p w14:paraId="457813AB" w14:textId="77777777" w:rsidR="00C46007" w:rsidRPr="00C46007" w:rsidRDefault="00C46007" w:rsidP="00C46007">
      <w:pPr>
        <w:pStyle w:val="EndNoteBibliography"/>
        <w:ind w:left="720" w:hanging="720"/>
        <w:rPr>
          <w:noProof/>
        </w:rPr>
      </w:pPr>
      <w:r w:rsidRPr="00C46007">
        <w:rPr>
          <w:noProof/>
        </w:rPr>
        <w:t>95.</w:t>
      </w:r>
      <w:r w:rsidRPr="00C46007">
        <w:rPr>
          <w:noProof/>
        </w:rPr>
        <w:tab/>
        <w:t xml:space="preserve">Zhang L, Cavaro-Ménard C, Le Callet P, Tanguy J-Y. A perceptually relevant channelized joint observer (PCJO) for the detection-localization of parametric signals. </w:t>
      </w:r>
      <w:r w:rsidRPr="00C46007">
        <w:rPr>
          <w:i/>
          <w:noProof/>
        </w:rPr>
        <w:t xml:space="preserve">IEEE transactions on medical imaging. </w:t>
      </w:r>
      <w:r w:rsidRPr="00C46007">
        <w:rPr>
          <w:noProof/>
        </w:rPr>
        <w:t>2012;31(10):1875-1888.</w:t>
      </w:r>
    </w:p>
    <w:p w14:paraId="2EEE6921" w14:textId="77777777" w:rsidR="00C46007" w:rsidRPr="00C46007" w:rsidRDefault="00C46007" w:rsidP="00C46007">
      <w:pPr>
        <w:pStyle w:val="EndNoteBibliography"/>
        <w:ind w:left="720" w:hanging="720"/>
        <w:rPr>
          <w:noProof/>
        </w:rPr>
      </w:pPr>
      <w:r w:rsidRPr="00C46007">
        <w:rPr>
          <w:noProof/>
        </w:rPr>
        <w:t>96.</w:t>
      </w:r>
      <w:r w:rsidRPr="00C46007">
        <w:rPr>
          <w:noProof/>
        </w:rPr>
        <w:tab/>
        <w:t xml:space="preserve">Zheng B, Chakraborty DP, Rockette HE, Maitz GS, Gur D. A comparison of two data analyses from two observer performance studies using Jackknife ROC and JAFROC. </w:t>
      </w:r>
      <w:r w:rsidRPr="00C46007">
        <w:rPr>
          <w:i/>
          <w:noProof/>
        </w:rPr>
        <w:t xml:space="preserve">Medical physics. </w:t>
      </w:r>
      <w:r w:rsidRPr="00C46007">
        <w:rPr>
          <w:noProof/>
        </w:rPr>
        <w:t>2005;32:1031-1031.</w:t>
      </w:r>
    </w:p>
    <w:p w14:paraId="6992B6FB" w14:textId="0BB4B773" w:rsidR="00E93377" w:rsidRDefault="00C46007" w:rsidP="00AB58D5">
      <w:r>
        <w:fldChar w:fldCharType="end"/>
      </w:r>
    </w:p>
    <w:sectPr w:rsidR="00E93377" w:rsidSect="00F8587A">
      <w:pgSz w:w="12240" w:h="15840"/>
      <w:pgMar w:top="720" w:right="720" w:bottom="720" w:left="72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961E8D"/>
    <w:multiLevelType w:val="hybridMultilevel"/>
    <w:tmpl w:val="9B9E7D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p9zsa5g2f0emef02mpe9ee59v52ep90vef&quot;&gt;JAFROC download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F8587A"/>
    <w:rsid w:val="000654B1"/>
    <w:rsid w:val="001F14E8"/>
    <w:rsid w:val="002B4517"/>
    <w:rsid w:val="002B48F1"/>
    <w:rsid w:val="005A3D54"/>
    <w:rsid w:val="009723E8"/>
    <w:rsid w:val="00AB58D5"/>
    <w:rsid w:val="00B45C2B"/>
    <w:rsid w:val="00B66BE8"/>
    <w:rsid w:val="00C46007"/>
    <w:rsid w:val="00E93377"/>
    <w:rsid w:val="00F8587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7D2DC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4B1"/>
    <w:rPr>
      <w:sz w:val="24"/>
      <w:szCs w:val="24"/>
    </w:rPr>
  </w:style>
  <w:style w:type="paragraph" w:styleId="Heading1">
    <w:name w:val="heading 1"/>
    <w:basedOn w:val="Normal"/>
    <w:next w:val="Normal"/>
    <w:link w:val="Heading1Char"/>
    <w:uiPriority w:val="9"/>
    <w:qFormat/>
    <w:rsid w:val="00C4600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8587A"/>
    <w:pPr>
      <w:spacing w:before="100" w:beforeAutospacing="1" w:after="100" w:afterAutospacing="1"/>
    </w:pPr>
    <w:rPr>
      <w:rFonts w:ascii="Times" w:hAnsi="Times" w:cs="Times New Roman"/>
      <w:sz w:val="20"/>
      <w:szCs w:val="20"/>
      <w:lang w:eastAsia="en-US"/>
    </w:rPr>
  </w:style>
  <w:style w:type="paragraph" w:customStyle="1" w:styleId="EndNoteBibliographyTitle">
    <w:name w:val="EndNote Bibliography Title"/>
    <w:basedOn w:val="Normal"/>
    <w:rsid w:val="00C46007"/>
    <w:pPr>
      <w:jc w:val="center"/>
    </w:pPr>
    <w:rPr>
      <w:rFonts w:ascii="Cambria" w:hAnsi="Cambria"/>
    </w:rPr>
  </w:style>
  <w:style w:type="paragraph" w:customStyle="1" w:styleId="EndNoteBibliography">
    <w:name w:val="EndNote Bibliography"/>
    <w:basedOn w:val="Normal"/>
    <w:rsid w:val="00C46007"/>
    <w:rPr>
      <w:rFonts w:ascii="Cambria" w:hAnsi="Cambria"/>
    </w:rPr>
  </w:style>
  <w:style w:type="character" w:customStyle="1" w:styleId="Heading1Char">
    <w:name w:val="Heading 1 Char"/>
    <w:basedOn w:val="DefaultParagraphFont"/>
    <w:link w:val="Heading1"/>
    <w:uiPriority w:val="9"/>
    <w:rsid w:val="00C46007"/>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4B1"/>
    <w:rPr>
      <w:sz w:val="24"/>
      <w:szCs w:val="24"/>
    </w:rPr>
  </w:style>
  <w:style w:type="paragraph" w:styleId="Heading1">
    <w:name w:val="heading 1"/>
    <w:basedOn w:val="Normal"/>
    <w:next w:val="Normal"/>
    <w:link w:val="Heading1Char"/>
    <w:uiPriority w:val="9"/>
    <w:qFormat/>
    <w:rsid w:val="00C4600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8587A"/>
    <w:pPr>
      <w:spacing w:before="100" w:beforeAutospacing="1" w:after="100" w:afterAutospacing="1"/>
    </w:pPr>
    <w:rPr>
      <w:rFonts w:ascii="Times" w:hAnsi="Times" w:cs="Times New Roman"/>
      <w:sz w:val="20"/>
      <w:szCs w:val="20"/>
      <w:lang w:eastAsia="en-US"/>
    </w:rPr>
  </w:style>
  <w:style w:type="paragraph" w:customStyle="1" w:styleId="EndNoteBibliographyTitle">
    <w:name w:val="EndNote Bibliography Title"/>
    <w:basedOn w:val="Normal"/>
    <w:rsid w:val="00C46007"/>
    <w:pPr>
      <w:jc w:val="center"/>
    </w:pPr>
    <w:rPr>
      <w:rFonts w:ascii="Cambria" w:hAnsi="Cambria"/>
    </w:rPr>
  </w:style>
  <w:style w:type="paragraph" w:customStyle="1" w:styleId="EndNoteBibliography">
    <w:name w:val="EndNote Bibliography"/>
    <w:basedOn w:val="Normal"/>
    <w:rsid w:val="00C46007"/>
    <w:rPr>
      <w:rFonts w:ascii="Cambria" w:hAnsi="Cambria"/>
    </w:rPr>
  </w:style>
  <w:style w:type="character" w:customStyle="1" w:styleId="Heading1Char">
    <w:name w:val="Heading 1 Char"/>
    <w:basedOn w:val="DefaultParagraphFont"/>
    <w:link w:val="Heading1"/>
    <w:uiPriority w:val="9"/>
    <w:rsid w:val="00C46007"/>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3580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Pages>
  <Words>3418</Words>
  <Characters>19485</Characters>
  <Application>Microsoft Macintosh Word</Application>
  <DocSecurity>0</DocSecurity>
  <Lines>162</Lines>
  <Paragraphs>45</Paragraphs>
  <ScaleCrop>false</ScaleCrop>
  <Company/>
  <LinksUpToDate>false</LinksUpToDate>
  <CharactersWithSpaces>22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Prasad Chakraborty</cp:lastModifiedBy>
  <cp:revision>3</cp:revision>
  <dcterms:created xsi:type="dcterms:W3CDTF">2015-04-05T18:09:00Z</dcterms:created>
  <dcterms:modified xsi:type="dcterms:W3CDTF">2015-12-02T22:11:00Z</dcterms:modified>
</cp:coreProperties>
</file>